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EDFD" w14:textId="77777777" w:rsidR="009D651E" w:rsidRDefault="00000000">
      <w:pPr>
        <w:spacing w:line="480" w:lineRule="auto"/>
        <w:ind w:left="1260" w:right="1242"/>
        <w:jc w:val="center"/>
      </w:pPr>
      <w:r>
        <w:t xml:space="preserve">EXAMINING THE REGULATION OF THE BS21 HOMOLOGS </w:t>
      </w:r>
    </w:p>
    <w:p w14:paraId="6425CD80" w14:textId="77777777" w:rsidR="009D651E" w:rsidRDefault="00000000">
      <w:pPr>
        <w:spacing w:line="480" w:lineRule="auto"/>
        <w:ind w:left="1260" w:right="1242"/>
        <w:jc w:val="center"/>
      </w:pPr>
      <w:r>
        <w:t xml:space="preserve">IN </w:t>
      </w:r>
      <w:r>
        <w:rPr>
          <w:i/>
        </w:rPr>
        <w:t>FRANCISELLA TULARENSIS</w:t>
      </w:r>
      <w:r>
        <w:t xml:space="preserve"> </w:t>
      </w:r>
    </w:p>
    <w:p w14:paraId="19498DBE" w14:textId="77777777" w:rsidR="009D651E" w:rsidRDefault="00000000">
      <w:pPr>
        <w:spacing w:line="480" w:lineRule="auto"/>
        <w:jc w:val="center"/>
      </w:pPr>
      <w:r>
        <w:t>BY</w:t>
      </w:r>
    </w:p>
    <w:p w14:paraId="35CF72EA" w14:textId="77777777" w:rsidR="009D651E" w:rsidRDefault="00000000">
      <w:pPr>
        <w:spacing w:line="480" w:lineRule="auto"/>
        <w:jc w:val="center"/>
      </w:pPr>
      <w:r>
        <w:t>SIERRA SCHMIDT</w:t>
      </w:r>
    </w:p>
    <w:p w14:paraId="72783A05" w14:textId="77777777" w:rsidR="009D651E" w:rsidRDefault="009D651E">
      <w:pPr>
        <w:spacing w:line="480" w:lineRule="auto"/>
        <w:jc w:val="center"/>
      </w:pPr>
    </w:p>
    <w:p w14:paraId="0956C8CE" w14:textId="77777777" w:rsidR="009D651E" w:rsidRDefault="009D651E">
      <w:pPr>
        <w:spacing w:line="480" w:lineRule="auto"/>
      </w:pPr>
    </w:p>
    <w:p w14:paraId="61624B65" w14:textId="77777777" w:rsidR="009D651E" w:rsidRDefault="009D651E">
      <w:pPr>
        <w:spacing w:line="480" w:lineRule="auto"/>
      </w:pPr>
    </w:p>
    <w:p w14:paraId="12F34340" w14:textId="77777777" w:rsidR="009D651E" w:rsidRDefault="009D651E">
      <w:pPr>
        <w:spacing w:line="480" w:lineRule="auto"/>
      </w:pPr>
    </w:p>
    <w:p w14:paraId="1967B4C3" w14:textId="77777777" w:rsidR="009D651E" w:rsidRDefault="00000000">
      <w:pPr>
        <w:spacing w:line="480" w:lineRule="auto"/>
        <w:jc w:val="center"/>
      </w:pPr>
      <w:r>
        <w:t>A THESIS SUBMITTED IN PARTIAL FULFILLMENT OF THE</w:t>
      </w:r>
    </w:p>
    <w:p w14:paraId="3A8E4D65" w14:textId="77777777" w:rsidR="009D651E" w:rsidRDefault="00000000">
      <w:pPr>
        <w:spacing w:line="480" w:lineRule="auto"/>
        <w:jc w:val="center"/>
      </w:pPr>
      <w:r>
        <w:t>REQUIREMENTS FOR THE DEGREE OF</w:t>
      </w:r>
    </w:p>
    <w:p w14:paraId="003BEA25" w14:textId="77777777" w:rsidR="009D651E" w:rsidRDefault="00000000">
      <w:pPr>
        <w:spacing w:line="480" w:lineRule="auto"/>
        <w:jc w:val="center"/>
      </w:pPr>
      <w:r>
        <w:t>MASTER OF SCIENCE</w:t>
      </w:r>
    </w:p>
    <w:p w14:paraId="159247BD" w14:textId="77777777" w:rsidR="009D651E" w:rsidRDefault="00000000">
      <w:pPr>
        <w:spacing w:line="480" w:lineRule="auto"/>
        <w:jc w:val="center"/>
      </w:pPr>
      <w:r>
        <w:t>IN</w:t>
      </w:r>
    </w:p>
    <w:p w14:paraId="27D6DD47" w14:textId="77777777" w:rsidR="009D651E" w:rsidRDefault="00000000">
      <w:pPr>
        <w:spacing w:line="480" w:lineRule="auto"/>
        <w:jc w:val="center"/>
      </w:pPr>
      <w:r>
        <w:t>CELL AND MOLECULAR BIOLOGY</w:t>
      </w:r>
    </w:p>
    <w:p w14:paraId="78F3B6CD" w14:textId="77777777" w:rsidR="009D651E" w:rsidRDefault="009D651E">
      <w:pPr>
        <w:spacing w:line="480" w:lineRule="auto"/>
      </w:pPr>
    </w:p>
    <w:p w14:paraId="38B8C9DD" w14:textId="77777777" w:rsidR="009D651E" w:rsidRDefault="009D651E">
      <w:pPr>
        <w:spacing w:line="480" w:lineRule="auto"/>
      </w:pPr>
    </w:p>
    <w:p w14:paraId="2424F2A3" w14:textId="77777777" w:rsidR="009D651E" w:rsidRDefault="009D651E">
      <w:pPr>
        <w:spacing w:line="480" w:lineRule="auto"/>
      </w:pPr>
    </w:p>
    <w:p w14:paraId="387D1867" w14:textId="77777777" w:rsidR="009D651E" w:rsidRDefault="009D651E">
      <w:pPr>
        <w:spacing w:line="480" w:lineRule="auto"/>
      </w:pPr>
    </w:p>
    <w:p w14:paraId="321E024F" w14:textId="77777777" w:rsidR="009D651E" w:rsidRDefault="009D651E">
      <w:pPr>
        <w:spacing w:line="480" w:lineRule="auto"/>
      </w:pPr>
    </w:p>
    <w:p w14:paraId="444B50D7" w14:textId="77777777" w:rsidR="009D651E" w:rsidRDefault="00000000">
      <w:pPr>
        <w:spacing w:line="480" w:lineRule="auto"/>
        <w:jc w:val="center"/>
      </w:pPr>
      <w:r>
        <w:t>UNIVERSITY OF RHODE ISLAND</w:t>
      </w:r>
    </w:p>
    <w:p w14:paraId="18690E2B" w14:textId="77777777" w:rsidR="009D651E" w:rsidRDefault="00000000">
      <w:pPr>
        <w:spacing w:line="480" w:lineRule="auto"/>
        <w:jc w:val="center"/>
      </w:pPr>
      <w:r>
        <w:t>2023</w:t>
      </w:r>
    </w:p>
    <w:p w14:paraId="115134BB" w14:textId="77777777" w:rsidR="009D651E" w:rsidRDefault="009D651E">
      <w:pPr>
        <w:spacing w:line="480" w:lineRule="auto"/>
        <w:jc w:val="center"/>
      </w:pPr>
    </w:p>
    <w:p w14:paraId="7360AABE" w14:textId="77777777" w:rsidR="009D651E" w:rsidRDefault="009D651E">
      <w:pPr>
        <w:spacing w:line="480" w:lineRule="auto"/>
        <w:jc w:val="center"/>
      </w:pPr>
    </w:p>
    <w:p w14:paraId="5E833FCB" w14:textId="77777777" w:rsidR="009D651E" w:rsidRDefault="00000000">
      <w:pPr>
        <w:spacing w:line="480" w:lineRule="auto"/>
        <w:jc w:val="center"/>
      </w:pPr>
      <w:r>
        <w:lastRenderedPageBreak/>
        <w:t>MASTER OF SCIENCE IN CELL AND MOLECULAR BIOLOGY THESIS</w:t>
      </w:r>
    </w:p>
    <w:p w14:paraId="6C3349DA" w14:textId="77777777" w:rsidR="009D651E" w:rsidRDefault="009D651E"/>
    <w:p w14:paraId="06A51ABF" w14:textId="77777777" w:rsidR="009D651E" w:rsidRDefault="00000000">
      <w:pPr>
        <w:jc w:val="center"/>
      </w:pPr>
      <w:r>
        <w:t>OF</w:t>
      </w:r>
    </w:p>
    <w:p w14:paraId="06FFD041" w14:textId="77777777" w:rsidR="009D651E" w:rsidRDefault="009D651E"/>
    <w:p w14:paraId="1EE5104D" w14:textId="77777777" w:rsidR="009D651E" w:rsidRDefault="00000000">
      <w:pPr>
        <w:jc w:val="center"/>
      </w:pPr>
      <w:r>
        <w:t>SIERRA SCHMIDT</w:t>
      </w:r>
    </w:p>
    <w:p w14:paraId="54AF26C6" w14:textId="77777777" w:rsidR="009D651E" w:rsidRDefault="009D651E"/>
    <w:p w14:paraId="5E6F5ABC" w14:textId="77777777" w:rsidR="009D651E" w:rsidRDefault="009D651E"/>
    <w:p w14:paraId="70F8D235" w14:textId="77777777" w:rsidR="009D651E" w:rsidRDefault="009D651E"/>
    <w:p w14:paraId="14A53B62" w14:textId="77777777" w:rsidR="009D651E" w:rsidRDefault="009D651E"/>
    <w:p w14:paraId="21E3E975" w14:textId="77777777" w:rsidR="009D651E" w:rsidRDefault="009D651E"/>
    <w:p w14:paraId="3F7FF297" w14:textId="77777777" w:rsidR="009D651E" w:rsidRDefault="009D651E"/>
    <w:p w14:paraId="2A8A5077" w14:textId="77777777" w:rsidR="009D651E" w:rsidRDefault="009D651E"/>
    <w:p w14:paraId="173DB542" w14:textId="77777777" w:rsidR="009D651E" w:rsidRDefault="009D651E"/>
    <w:p w14:paraId="355F5827" w14:textId="77777777" w:rsidR="009D651E" w:rsidRDefault="009D651E"/>
    <w:p w14:paraId="25C5AC55" w14:textId="77777777" w:rsidR="009D651E" w:rsidRDefault="009D651E"/>
    <w:p w14:paraId="2B70FC64" w14:textId="77777777" w:rsidR="009D651E" w:rsidRDefault="009D651E"/>
    <w:p w14:paraId="288F550E" w14:textId="77777777" w:rsidR="009D651E" w:rsidRDefault="00000000">
      <w:pPr>
        <w:ind w:left="720" w:firstLine="720"/>
      </w:pPr>
      <w:r>
        <w:t xml:space="preserve">APPROVED: </w:t>
      </w:r>
    </w:p>
    <w:p w14:paraId="1DBED3ED" w14:textId="77777777" w:rsidR="009D651E" w:rsidRDefault="009D651E"/>
    <w:p w14:paraId="3CD4FCC5" w14:textId="77777777" w:rsidR="009D651E" w:rsidRDefault="00000000">
      <w:pPr>
        <w:ind w:left="1440" w:firstLine="720"/>
      </w:pPr>
      <w:r>
        <w:t>Thesis Committee:</w:t>
      </w:r>
    </w:p>
    <w:p w14:paraId="51F1EAF5" w14:textId="77777777" w:rsidR="009D651E" w:rsidRDefault="009D651E"/>
    <w:p w14:paraId="48CF873B" w14:textId="77777777" w:rsidR="009D651E" w:rsidRDefault="00000000">
      <w:pPr>
        <w:ind w:left="2160"/>
      </w:pPr>
      <w:r>
        <w:t>Major Professor</w:t>
      </w:r>
      <w:r>
        <w:tab/>
        <w:t>Kathryn Ramsey</w:t>
      </w:r>
    </w:p>
    <w:p w14:paraId="5C83AE2F" w14:textId="77777777" w:rsidR="009D651E" w:rsidRDefault="009D651E">
      <w:pPr>
        <w:ind w:left="2160"/>
      </w:pPr>
    </w:p>
    <w:p w14:paraId="42BE336A" w14:textId="77777777" w:rsidR="009D651E" w:rsidRDefault="00000000">
      <w:pPr>
        <w:ind w:left="2160"/>
      </w:pPr>
      <w:r>
        <w:tab/>
      </w:r>
      <w:r>
        <w:tab/>
      </w:r>
      <w:r>
        <w:tab/>
        <w:t>Steven Gregory</w:t>
      </w:r>
    </w:p>
    <w:p w14:paraId="15C74A65" w14:textId="77777777" w:rsidR="009D651E" w:rsidRDefault="009D651E">
      <w:pPr>
        <w:ind w:left="2160"/>
      </w:pPr>
    </w:p>
    <w:p w14:paraId="197DB2DA" w14:textId="77777777" w:rsidR="009D651E" w:rsidRDefault="00000000">
      <w:pPr>
        <w:ind w:left="2160"/>
      </w:pPr>
      <w:r>
        <w:tab/>
      </w:r>
      <w:r>
        <w:tab/>
      </w:r>
      <w:r>
        <w:tab/>
        <w:t>David Rowley</w:t>
      </w:r>
    </w:p>
    <w:p w14:paraId="0643047B" w14:textId="77777777" w:rsidR="009D651E" w:rsidRDefault="009D651E">
      <w:pPr>
        <w:ind w:left="2160"/>
      </w:pPr>
    </w:p>
    <w:p w14:paraId="540F8766" w14:textId="77777777" w:rsidR="009D651E" w:rsidRDefault="00000000">
      <w:pPr>
        <w:ind w:left="2160"/>
      </w:pPr>
      <w:r>
        <w:tab/>
      </w:r>
      <w:r>
        <w:tab/>
      </w:r>
      <w:r>
        <w:tab/>
      </w:r>
    </w:p>
    <w:p w14:paraId="72CA2E0A" w14:textId="77777777" w:rsidR="009D651E" w:rsidRDefault="00000000">
      <w:pPr>
        <w:ind w:left="3600"/>
      </w:pPr>
      <w:r>
        <w:t xml:space="preserve">  </w:t>
      </w:r>
      <w:r>
        <w:tab/>
      </w:r>
    </w:p>
    <w:p w14:paraId="51553B9B" w14:textId="77777777" w:rsidR="009D651E" w:rsidRDefault="00000000">
      <w:r>
        <w:tab/>
      </w:r>
      <w:r>
        <w:tab/>
      </w:r>
      <w:r>
        <w:tab/>
      </w:r>
      <w:r>
        <w:tab/>
      </w:r>
      <w:r>
        <w:tab/>
      </w:r>
      <w:r>
        <w:tab/>
        <w:t>Brenton DeBoef</w:t>
      </w:r>
    </w:p>
    <w:p w14:paraId="4DDC7A75" w14:textId="77777777" w:rsidR="009D651E" w:rsidRDefault="00000000">
      <w:pPr>
        <w:ind w:left="2880" w:right="-720" w:firstLine="720"/>
      </w:pPr>
      <w:r>
        <w:t xml:space="preserve">  DEAN OF THE GRADUATE SCHOOL</w:t>
      </w:r>
    </w:p>
    <w:p w14:paraId="1E52A97B" w14:textId="77777777" w:rsidR="009D651E" w:rsidRDefault="009D651E">
      <w:pPr>
        <w:ind w:right="-720"/>
      </w:pPr>
    </w:p>
    <w:p w14:paraId="643C9864" w14:textId="77777777" w:rsidR="009D651E" w:rsidRDefault="009D651E">
      <w:pPr>
        <w:ind w:right="-720"/>
      </w:pPr>
    </w:p>
    <w:p w14:paraId="03AF23D3" w14:textId="77777777" w:rsidR="009D651E" w:rsidRDefault="009D651E">
      <w:pPr>
        <w:ind w:right="-720"/>
      </w:pPr>
    </w:p>
    <w:p w14:paraId="70FE13EA" w14:textId="77777777" w:rsidR="009D651E" w:rsidRDefault="009D651E">
      <w:pPr>
        <w:ind w:right="-720"/>
      </w:pPr>
    </w:p>
    <w:p w14:paraId="5E4EF609" w14:textId="77777777" w:rsidR="009D651E" w:rsidRDefault="009D651E">
      <w:pPr>
        <w:ind w:right="-720"/>
      </w:pPr>
    </w:p>
    <w:p w14:paraId="1641A531" w14:textId="77777777" w:rsidR="009D651E" w:rsidRDefault="009D651E">
      <w:pPr>
        <w:ind w:right="-720"/>
      </w:pPr>
    </w:p>
    <w:p w14:paraId="6F6B0E2F" w14:textId="77777777" w:rsidR="009D651E" w:rsidRDefault="009D651E">
      <w:pPr>
        <w:ind w:right="-720"/>
      </w:pPr>
    </w:p>
    <w:p w14:paraId="790C028E" w14:textId="77777777" w:rsidR="009D651E" w:rsidRDefault="00000000">
      <w:pPr>
        <w:ind w:right="-720"/>
        <w:jc w:val="center"/>
      </w:pPr>
      <w:r>
        <w:t>UNIVERSITY OF RHODE ISLAND</w:t>
      </w:r>
    </w:p>
    <w:p w14:paraId="5CCAE790" w14:textId="77777777" w:rsidR="009D651E" w:rsidRDefault="00000000">
      <w:pPr>
        <w:ind w:right="-720"/>
        <w:jc w:val="center"/>
        <w:sectPr w:rsidR="009D651E">
          <w:pgSz w:w="12240" w:h="15840"/>
          <w:pgMar w:top="1440" w:right="1440" w:bottom="1440" w:left="2160" w:header="0" w:footer="0" w:gutter="0"/>
          <w:pgNumType w:start="1"/>
          <w:cols w:space="720"/>
        </w:sectPr>
      </w:pPr>
      <w:r>
        <w:t>2023</w:t>
      </w:r>
    </w:p>
    <w:p w14:paraId="6F226164" w14:textId="77777777" w:rsidR="009D651E" w:rsidRDefault="009D651E">
      <w:pPr>
        <w:tabs>
          <w:tab w:val="left" w:pos="1071"/>
        </w:tabs>
      </w:pPr>
    </w:p>
    <w:p w14:paraId="14FF309E" w14:textId="77777777" w:rsidR="009D651E" w:rsidRDefault="009D651E"/>
    <w:p w14:paraId="1CF8D778" w14:textId="77777777" w:rsidR="009D651E" w:rsidRDefault="009D651E"/>
    <w:p w14:paraId="116EE7AB" w14:textId="77777777" w:rsidR="009D651E" w:rsidRDefault="00000000">
      <w:pPr>
        <w:pStyle w:val="Title"/>
        <w:rPr>
          <w:b/>
        </w:rPr>
      </w:pPr>
      <w:bookmarkStart w:id="0" w:name="_heading=h.gjdgxs" w:colFirst="0" w:colLast="0"/>
      <w:bookmarkEnd w:id="0"/>
      <w:r>
        <w:rPr>
          <w:b/>
        </w:rPr>
        <w:t>TABLE OF CONTENTS</w:t>
      </w:r>
    </w:p>
    <w:p w14:paraId="66BA5320" w14:textId="77777777" w:rsidR="009D651E" w:rsidRDefault="009D651E">
      <w:pPr>
        <w:pStyle w:val="Title"/>
      </w:pPr>
    </w:p>
    <w:p w14:paraId="1513E1D2" w14:textId="77777777" w:rsidR="009D651E"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661390442"/>
        <w:docPartObj>
          <w:docPartGallery w:val="Table of Contents"/>
          <w:docPartUnique/>
        </w:docPartObj>
      </w:sdtPr>
      <w:sdtContent>
        <w:p w14:paraId="36CAFE0C" w14:textId="77777777" w:rsidR="009D651E" w:rsidRDefault="00000000">
          <w:pPr>
            <w:pBdr>
              <w:top w:val="nil"/>
              <w:left w:val="nil"/>
              <w:bottom w:val="nil"/>
              <w:right w:val="nil"/>
              <w:between w:val="nil"/>
            </w:pBdr>
            <w:tabs>
              <w:tab w:val="right" w:pos="8342"/>
            </w:tabs>
            <w:spacing w:line="480" w:lineRule="auto"/>
            <w:ind w:left="360" w:hanging="360"/>
            <w:rPr>
              <w:rFonts w:ascii="Calibri" w:eastAsia="Calibri" w:hAnsi="Calibri" w:cs="Calibri"/>
              <w:color w:val="000000"/>
              <w:sz w:val="22"/>
              <w:szCs w:val="22"/>
            </w:rPr>
          </w:pPr>
          <w:r>
            <w:fldChar w:fldCharType="begin"/>
          </w:r>
          <w:r>
            <w:instrText xml:space="preserve"> TOC \h \u \z \t "Heading 1,1,Heading 2,2,Heading 3,3,"</w:instrText>
          </w:r>
          <w:r>
            <w:fldChar w:fldCharType="separate"/>
          </w:r>
          <w:hyperlink w:anchor="_heading=h.30j0zll">
            <w:r>
              <w:rPr>
                <w:rFonts w:eastAsia="Arial" w:cs="Arial"/>
                <w:color w:val="000000"/>
                <w:szCs w:val="24"/>
              </w:rPr>
              <w:t>CHAPTER 3</w:t>
            </w:r>
            <w:r>
              <w:rPr>
                <w:rFonts w:eastAsia="Arial" w:cs="Arial"/>
                <w:color w:val="000000"/>
                <w:szCs w:val="24"/>
              </w:rPr>
              <w:tab/>
              <w:t>4</w:t>
            </w:r>
          </w:hyperlink>
        </w:p>
        <w:p w14:paraId="2480D42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fob9te">
            <w:r>
              <w:rPr>
                <w:rFonts w:ascii="Calibri" w:eastAsia="Calibri" w:hAnsi="Calibri" w:cs="Calibri"/>
                <w:color w:val="000000"/>
                <w:sz w:val="22"/>
                <w:szCs w:val="22"/>
              </w:rPr>
              <w:t>Manuscript 2</w:t>
            </w:r>
            <w:r>
              <w:rPr>
                <w:rFonts w:ascii="Calibri" w:eastAsia="Calibri" w:hAnsi="Calibri" w:cs="Calibri"/>
                <w:color w:val="000000"/>
                <w:sz w:val="22"/>
                <w:szCs w:val="22"/>
              </w:rPr>
              <w:tab/>
              <w:t>4</w:t>
            </w:r>
          </w:hyperlink>
        </w:p>
        <w:p w14:paraId="7D577BB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znysh7">
            <w:r>
              <w:rPr>
                <w:rFonts w:ascii="Calibri" w:eastAsia="Calibri" w:hAnsi="Calibri" w:cs="Calibri"/>
                <w:color w:val="000000"/>
                <w:sz w:val="22"/>
                <w:szCs w:val="22"/>
              </w:rPr>
              <w:t>Abstract</w:t>
            </w:r>
            <w:r>
              <w:rPr>
                <w:rFonts w:ascii="Calibri" w:eastAsia="Calibri" w:hAnsi="Calibri" w:cs="Calibri"/>
                <w:color w:val="000000"/>
                <w:sz w:val="22"/>
                <w:szCs w:val="22"/>
              </w:rPr>
              <w:tab/>
              <w:t>5</w:t>
            </w:r>
          </w:hyperlink>
        </w:p>
        <w:p w14:paraId="2031E104"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2et92p0">
            <w:r>
              <w:rPr>
                <w:rFonts w:ascii="Calibri" w:eastAsia="Calibri" w:hAnsi="Calibri" w:cs="Calibri"/>
                <w:color w:val="000000"/>
                <w:sz w:val="22"/>
                <w:szCs w:val="22"/>
              </w:rPr>
              <w:t>Importance</w:t>
            </w:r>
            <w:r>
              <w:rPr>
                <w:rFonts w:ascii="Calibri" w:eastAsia="Calibri" w:hAnsi="Calibri" w:cs="Calibri"/>
                <w:color w:val="000000"/>
                <w:sz w:val="22"/>
                <w:szCs w:val="22"/>
              </w:rPr>
              <w:tab/>
              <w:t>5</w:t>
            </w:r>
          </w:hyperlink>
        </w:p>
        <w:p w14:paraId="34921F82"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tyjcwt">
            <w:r>
              <w:rPr>
                <w:rFonts w:ascii="Calibri" w:eastAsia="Calibri" w:hAnsi="Calibri" w:cs="Calibri"/>
                <w:color w:val="000000"/>
                <w:sz w:val="22"/>
                <w:szCs w:val="22"/>
              </w:rPr>
              <w:t>Introduction</w:t>
            </w:r>
            <w:r>
              <w:rPr>
                <w:rFonts w:ascii="Calibri" w:eastAsia="Calibri" w:hAnsi="Calibri" w:cs="Calibri"/>
                <w:color w:val="000000"/>
                <w:sz w:val="22"/>
                <w:szCs w:val="22"/>
              </w:rPr>
              <w:tab/>
              <w:t>5</w:t>
            </w:r>
          </w:hyperlink>
        </w:p>
        <w:p w14:paraId="64CF9BE3"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dy6vkm">
            <w:r>
              <w:rPr>
                <w:rFonts w:ascii="Calibri" w:eastAsia="Calibri" w:hAnsi="Calibri" w:cs="Calibri"/>
                <w:color w:val="000000"/>
                <w:sz w:val="22"/>
                <w:szCs w:val="22"/>
              </w:rPr>
              <w:t>Results</w:t>
            </w:r>
            <w:r>
              <w:rPr>
                <w:rFonts w:ascii="Calibri" w:eastAsia="Calibri" w:hAnsi="Calibri" w:cs="Calibri"/>
                <w:color w:val="000000"/>
                <w:sz w:val="22"/>
                <w:szCs w:val="22"/>
              </w:rPr>
              <w:tab/>
              <w:t>5</w:t>
            </w:r>
          </w:hyperlink>
        </w:p>
        <w:p w14:paraId="0B9C2F41"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1t3h5sf">
            <w:r>
              <w:rPr>
                <w:rFonts w:ascii="Calibri" w:eastAsia="Calibri" w:hAnsi="Calibri" w:cs="Calibri"/>
                <w:color w:val="000000"/>
                <w:sz w:val="22"/>
                <w:szCs w:val="22"/>
              </w:rPr>
              <w:t>Discussion</w:t>
            </w:r>
            <w:r>
              <w:rPr>
                <w:rFonts w:ascii="Calibri" w:eastAsia="Calibri" w:hAnsi="Calibri" w:cs="Calibri"/>
                <w:color w:val="000000"/>
                <w:sz w:val="22"/>
                <w:szCs w:val="22"/>
              </w:rPr>
              <w:tab/>
              <w:t>5</w:t>
            </w:r>
          </w:hyperlink>
        </w:p>
        <w:p w14:paraId="01CD97A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4d34og8">
            <w:r>
              <w:rPr>
                <w:rFonts w:ascii="Calibri" w:eastAsia="Calibri" w:hAnsi="Calibri" w:cs="Calibri"/>
                <w:color w:val="000000"/>
                <w:sz w:val="22"/>
                <w:szCs w:val="22"/>
              </w:rPr>
              <w:t>Materials and Methods</w:t>
            </w:r>
            <w:r>
              <w:rPr>
                <w:rFonts w:ascii="Calibri" w:eastAsia="Calibri" w:hAnsi="Calibri" w:cs="Calibri"/>
                <w:color w:val="000000"/>
                <w:sz w:val="22"/>
                <w:szCs w:val="22"/>
              </w:rPr>
              <w:tab/>
              <w:t>7</w:t>
            </w:r>
          </w:hyperlink>
        </w:p>
        <w:p w14:paraId="473F764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7dp8vu">
            <w:r>
              <w:rPr>
                <w:rFonts w:ascii="Calibri" w:eastAsia="Calibri" w:hAnsi="Calibri" w:cs="Calibri"/>
                <w:color w:val="000000"/>
                <w:sz w:val="22"/>
                <w:szCs w:val="22"/>
              </w:rPr>
              <w:t>REFERENCES</w:t>
            </w:r>
            <w:r>
              <w:rPr>
                <w:rFonts w:ascii="Calibri" w:eastAsia="Calibri" w:hAnsi="Calibri" w:cs="Calibri"/>
                <w:color w:val="000000"/>
                <w:sz w:val="22"/>
                <w:szCs w:val="22"/>
              </w:rPr>
              <w:tab/>
              <w:t>8</w:t>
            </w:r>
          </w:hyperlink>
        </w:p>
        <w:p w14:paraId="68A93365" w14:textId="77777777" w:rsidR="009D651E" w:rsidRDefault="00000000">
          <w:pPr>
            <w:pBdr>
              <w:top w:val="nil"/>
              <w:left w:val="nil"/>
              <w:bottom w:val="nil"/>
              <w:right w:val="nil"/>
              <w:between w:val="nil"/>
            </w:pBdr>
            <w:tabs>
              <w:tab w:val="right" w:pos="8342"/>
              <w:tab w:val="right" w:leader="dot" w:pos="8352"/>
            </w:tabs>
            <w:spacing w:line="480" w:lineRule="auto"/>
            <w:ind w:left="360" w:hanging="360"/>
            <w:rPr>
              <w:rFonts w:eastAsia="Arial" w:cs="Arial"/>
              <w:color w:val="000000"/>
              <w:szCs w:val="24"/>
            </w:rPr>
          </w:pPr>
          <w:r>
            <w:fldChar w:fldCharType="end"/>
          </w:r>
        </w:p>
      </w:sdtContent>
    </w:sdt>
    <w:p w14:paraId="3E25A3FA" w14:textId="77777777" w:rsidR="009D651E" w:rsidRDefault="00000000">
      <w:pPr>
        <w:spacing w:line="480" w:lineRule="auto"/>
        <w:rPr>
          <w:color w:val="000000"/>
        </w:rPr>
      </w:pPr>
      <w:r>
        <w:br w:type="page"/>
      </w:r>
    </w:p>
    <w:p w14:paraId="45107214" w14:textId="77777777" w:rsidR="009D651E" w:rsidRDefault="00000000" w:rsidP="0039253C">
      <w:pPr>
        <w:pStyle w:val="Heading1"/>
        <w:numPr>
          <w:ilvl w:val="0"/>
          <w:numId w:val="0"/>
        </w:numPr>
        <w:ind w:left="432" w:hanging="432"/>
      </w:pPr>
      <w:bookmarkStart w:id="1" w:name="_heading=h.30j0zll" w:colFirst="0" w:colLast="0"/>
      <w:bookmarkEnd w:id="1"/>
      <w:r>
        <w:lastRenderedPageBreak/>
        <w:t>CHAPTER 3</w:t>
      </w:r>
    </w:p>
    <w:p w14:paraId="22F55550" w14:textId="77777777" w:rsidR="009D651E" w:rsidRDefault="009D651E">
      <w:pPr>
        <w:spacing w:line="480" w:lineRule="auto"/>
        <w:jc w:val="center"/>
      </w:pPr>
    </w:p>
    <w:p w14:paraId="38D6B50E" w14:textId="77777777" w:rsidR="009D651E" w:rsidRDefault="00000000">
      <w:pPr>
        <w:pStyle w:val="Heading2"/>
        <w:numPr>
          <w:ilvl w:val="1"/>
          <w:numId w:val="2"/>
        </w:numPr>
        <w:jc w:val="center"/>
      </w:pPr>
      <w:bookmarkStart w:id="2" w:name="_heading=h.1fob9te" w:colFirst="0" w:colLast="0"/>
      <w:bookmarkEnd w:id="2"/>
      <w:r>
        <w:t>Manuscript 2</w:t>
      </w:r>
    </w:p>
    <w:p w14:paraId="1FECAF82" w14:textId="77777777" w:rsidR="009D651E" w:rsidRDefault="009D651E">
      <w:pPr>
        <w:spacing w:line="480" w:lineRule="auto"/>
        <w:jc w:val="center"/>
        <w:rPr>
          <w:b/>
        </w:rPr>
      </w:pPr>
    </w:p>
    <w:p w14:paraId="5615C466" w14:textId="219B9C3D" w:rsidR="009D651E" w:rsidRDefault="00314F44">
      <w:pPr>
        <w:spacing w:line="480" w:lineRule="auto"/>
        <w:jc w:val="center"/>
      </w:pPr>
      <w:r w:rsidRPr="00314F44">
        <w:rPr>
          <w:b/>
        </w:rPr>
        <w:t xml:space="preserve">Identification of conditions that lead to changes in bS21-1 and bS21-3 abundance in </w:t>
      </w:r>
      <w:proofErr w:type="spellStart"/>
      <w:r w:rsidRPr="00314F44">
        <w:rPr>
          <w:b/>
          <w:i/>
          <w:iCs/>
        </w:rPr>
        <w:t>Francisella</w:t>
      </w:r>
      <w:proofErr w:type="spellEnd"/>
      <w:r w:rsidRPr="00314F44">
        <w:rPr>
          <w:b/>
          <w:i/>
          <w:iCs/>
        </w:rPr>
        <w:t xml:space="preserve"> tularensis</w:t>
      </w:r>
    </w:p>
    <w:p w14:paraId="1C1C6369" w14:textId="77777777" w:rsidR="009D651E" w:rsidRDefault="009D651E">
      <w:pPr>
        <w:spacing w:line="480" w:lineRule="auto"/>
        <w:jc w:val="center"/>
      </w:pPr>
    </w:p>
    <w:p w14:paraId="081E6B45" w14:textId="5046545A" w:rsidR="009D651E" w:rsidRPr="00777C45" w:rsidRDefault="00777C45">
      <w:pPr>
        <w:spacing w:line="480" w:lineRule="auto"/>
        <w:jc w:val="center"/>
        <w:rPr>
          <w:i/>
          <w:iCs/>
        </w:rPr>
      </w:pPr>
      <w:commentRangeStart w:id="3"/>
      <w:commentRangeStart w:id="4"/>
      <w:r w:rsidRPr="00777C45">
        <w:rPr>
          <w:i/>
          <w:iCs/>
        </w:rPr>
        <w:t xml:space="preserve">Prepared for submission to </w:t>
      </w:r>
      <w:r w:rsidR="004125A7">
        <w:rPr>
          <w:i/>
          <w:iCs/>
        </w:rPr>
        <w:t xml:space="preserve">the </w:t>
      </w:r>
      <w:r w:rsidRPr="00777C45">
        <w:rPr>
          <w:i/>
          <w:iCs/>
        </w:rPr>
        <w:t>Journal of Bacteriology</w:t>
      </w:r>
      <w:commentRangeEnd w:id="3"/>
      <w:r w:rsidR="00A21FDC" w:rsidRPr="00777C45">
        <w:rPr>
          <w:rStyle w:val="CommentReference"/>
          <w:i/>
          <w:iCs/>
        </w:rPr>
        <w:commentReference w:id="3"/>
      </w:r>
      <w:commentRangeEnd w:id="4"/>
      <w:r>
        <w:rPr>
          <w:rStyle w:val="CommentReference"/>
        </w:rPr>
        <w:commentReference w:id="4"/>
      </w:r>
    </w:p>
    <w:p w14:paraId="1205EB6B" w14:textId="77777777" w:rsidR="009D651E" w:rsidRDefault="009D651E">
      <w:pPr>
        <w:jc w:val="center"/>
      </w:pPr>
    </w:p>
    <w:p w14:paraId="082527F0" w14:textId="77777777" w:rsidR="009D651E" w:rsidRDefault="009D651E">
      <w:pPr>
        <w:spacing w:line="480" w:lineRule="auto"/>
        <w:ind w:firstLine="450"/>
      </w:pPr>
    </w:p>
    <w:p w14:paraId="1479E148" w14:textId="77777777" w:rsidR="009D651E" w:rsidRDefault="00000000">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22C43863" w14:textId="77777777" w:rsidR="009D651E" w:rsidRDefault="009D651E">
      <w:pPr>
        <w:spacing w:line="480" w:lineRule="auto"/>
        <w:jc w:val="center"/>
        <w:rPr>
          <w:color w:val="000000"/>
        </w:rPr>
      </w:pPr>
    </w:p>
    <w:p w14:paraId="5CB3EE67" w14:textId="77777777" w:rsidR="009D651E" w:rsidRDefault="00000000">
      <w:pPr>
        <w:spacing w:line="480" w:lineRule="auto"/>
        <w:jc w:val="center"/>
      </w:pPr>
      <w:r>
        <w:rPr>
          <w:vertAlign w:val="superscript"/>
        </w:rPr>
        <w:t>1</w:t>
      </w:r>
      <w:r>
        <w:t>Department of Cell and Molecular Biology, University of Rhode Island, Kingston, RI 02881, USA</w:t>
      </w:r>
    </w:p>
    <w:p w14:paraId="7DCDC759" w14:textId="77777777" w:rsidR="009D651E" w:rsidRDefault="00000000">
      <w:pPr>
        <w:spacing w:line="480" w:lineRule="auto"/>
        <w:ind w:firstLine="450"/>
        <w:jc w:val="center"/>
        <w:sectPr w:rsidR="009D651E">
          <w:headerReference w:type="default" r:id="rId12"/>
          <w:footerReference w:type="default" r:id="rId13"/>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356488EB" w14:textId="77777777" w:rsidR="00C745C9" w:rsidRDefault="00C745C9" w:rsidP="00C745C9">
      <w:pPr>
        <w:pStyle w:val="Heading3"/>
      </w:pPr>
      <w:bookmarkStart w:id="5" w:name="_heading=h.3znysh7" w:colFirst="0" w:colLast="0"/>
      <w:bookmarkStart w:id="6" w:name="_heading=h.3dy6vkm" w:colFirst="0" w:colLast="0"/>
      <w:bookmarkEnd w:id="5"/>
      <w:bookmarkEnd w:id="6"/>
      <w:r>
        <w:lastRenderedPageBreak/>
        <w:t>Abstract</w:t>
      </w:r>
    </w:p>
    <w:p w14:paraId="05254CC9" w14:textId="608F2ADD" w:rsidR="004C762A" w:rsidRPr="004C762A" w:rsidRDefault="004C762A" w:rsidP="00A8163C">
      <w:pPr>
        <w:spacing w:line="480" w:lineRule="auto"/>
        <w:ind w:firstLine="450"/>
        <w:jc w:val="both"/>
      </w:pPr>
      <w:proofErr w:type="spellStart"/>
      <w:r w:rsidRPr="004C762A">
        <w:rPr>
          <w:i/>
          <w:iCs/>
        </w:rPr>
        <w:t>Francisella</w:t>
      </w:r>
      <w:proofErr w:type="spellEnd"/>
      <w:r w:rsidRPr="004C762A">
        <w:rPr>
          <w:i/>
          <w:iCs/>
        </w:rPr>
        <w:t xml:space="preserve">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w:t>
      </w:r>
      <w:r w:rsidR="00A21FDC">
        <w:t>The most abundant homolog</w:t>
      </w:r>
      <w:r>
        <w:t xml:space="preserve">, </w:t>
      </w:r>
      <w:r w:rsidRPr="004C762A">
        <w:t>bS21-2, positively control</w:t>
      </w:r>
      <w:r>
        <w:t>s</w:t>
      </w:r>
      <w:r w:rsidRPr="004C762A">
        <w:t xml:space="preserve"> key virulence genes and intramacrophage replication. </w:t>
      </w:r>
      <w:r>
        <w:t xml:space="preserve">However, </w:t>
      </w:r>
      <w:r w:rsidR="00984166">
        <w:t>little</w:t>
      </w:r>
      <w:r>
        <w:t xml:space="preserve"> is known about the </w:t>
      </w:r>
      <w:r w:rsidR="00A21FDC">
        <w:t xml:space="preserve">less abundant </w:t>
      </w:r>
      <w:r>
        <w:t>homologs, bS21-</w:t>
      </w:r>
      <w:proofErr w:type="gramStart"/>
      <w:r>
        <w:t>1</w:t>
      </w:r>
      <w:proofErr w:type="gramEnd"/>
      <w:r>
        <w:t xml:space="preserve"> and bS21-3</w:t>
      </w:r>
      <w:r w:rsidR="00A21FDC">
        <w:t>, including what conditions might lead to their increased abundance</w:t>
      </w:r>
      <w:r>
        <w:t xml:space="preserve">. </w:t>
      </w:r>
      <w:r w:rsidR="00A21FDC">
        <w:t xml:space="preserve">This study aimed to address </w:t>
      </w:r>
      <w:r>
        <w:t xml:space="preserve">this gap in knowledge, </w:t>
      </w:r>
      <w:r w:rsidR="00A21FDC">
        <w:t>by</w:t>
      </w:r>
      <w:r>
        <w:t xml:space="preserve"> </w:t>
      </w:r>
      <w:r w:rsidR="00A21FDC">
        <w:t>evaluating the production of bS21-1 and bS21-3 after altering</w:t>
      </w:r>
      <w:r>
        <w:t xml:space="preserve"> environmental factors known </w:t>
      </w:r>
      <w:proofErr w:type="gramStart"/>
      <w:r w:rsidR="00A21FDC">
        <w:t>affect</w:t>
      </w:r>
      <w:proofErr w:type="gramEnd"/>
      <w:r>
        <w:t xml:space="preserve"> regulation of other proteins in </w:t>
      </w:r>
      <w:r>
        <w:rPr>
          <w:i/>
          <w:iCs/>
        </w:rPr>
        <w:t>F. tularensis</w:t>
      </w:r>
      <w:r>
        <w:t xml:space="preserve">. For most of these conditions, no significant change was </w:t>
      </w:r>
      <w:r w:rsidR="00A21FDC">
        <w:t>observed in production of</w:t>
      </w:r>
      <w:r>
        <w:t xml:space="preserve"> either bS21-1 or bS21-3. However, bS21-1 was found to be upregulated </w:t>
      </w:r>
      <w:r w:rsidR="00984166">
        <w:t xml:space="preserve">by </w:t>
      </w:r>
      <w:r>
        <w:t>expos</w:t>
      </w:r>
      <w:r w:rsidR="00984166">
        <w:t>ure</w:t>
      </w:r>
      <w:r>
        <w:t xml:space="preserve"> </w:t>
      </w:r>
      <w:r w:rsidR="00984166">
        <w:t xml:space="preserve">of cells </w:t>
      </w:r>
      <w:r>
        <w:t xml:space="preserve">to </w:t>
      </w:r>
      <w:r w:rsidR="00984166">
        <w:t>acid stress or growth in different complex media</w:t>
      </w:r>
      <w:r>
        <w:t xml:space="preserve">. </w:t>
      </w:r>
      <w:r w:rsidR="00984166">
        <w:t xml:space="preserve">Similarly, growth in different complex media resulted in increased </w:t>
      </w:r>
      <w:r>
        <w:t xml:space="preserve">bS21-3. </w:t>
      </w:r>
      <w:r w:rsidR="00984166">
        <w:t>While t</w:t>
      </w:r>
      <w:r>
        <w:t>his study serve</w:t>
      </w:r>
      <w:r w:rsidR="00984166">
        <w:t>s</w:t>
      </w:r>
      <w:r>
        <w:t xml:space="preserve"> as a</w:t>
      </w:r>
      <w:r w:rsidR="00984166">
        <w:t>n initial</w:t>
      </w:r>
      <w:r>
        <w:t xml:space="preserve"> survey of </w:t>
      </w:r>
      <w:r w:rsidR="00984166">
        <w:t>factors that could impact bS21-1 and bS21-3 production</w:t>
      </w:r>
      <w:r>
        <w:t xml:space="preserve">, </w:t>
      </w:r>
      <w:r w:rsidR="00984166">
        <w:t xml:space="preserve">much remains to be learned about how these proteins are regulated and how they function in </w:t>
      </w:r>
      <w:r w:rsidR="00984166" w:rsidRPr="00DD346E">
        <w:rPr>
          <w:i/>
          <w:iCs/>
        </w:rPr>
        <w:t>F. tularensis</w:t>
      </w:r>
      <w:r>
        <w:t xml:space="preserve">. </w:t>
      </w:r>
    </w:p>
    <w:p w14:paraId="102201BF" w14:textId="02FF7551" w:rsidR="00C745C9" w:rsidRDefault="00C745C9" w:rsidP="00A8163C">
      <w:pPr>
        <w:pStyle w:val="Heading3"/>
        <w:jc w:val="both"/>
      </w:pPr>
      <w:r>
        <w:t>Introduction</w:t>
      </w:r>
    </w:p>
    <w:p w14:paraId="03A9AAC5" w14:textId="08367392" w:rsidR="00C745C9" w:rsidRDefault="00C745C9" w:rsidP="00A8163C">
      <w:pPr>
        <w:spacing w:line="480" w:lineRule="auto"/>
        <w:ind w:firstLine="450"/>
        <w:jc w:val="both"/>
      </w:pPr>
      <w:proofErr w:type="spellStart"/>
      <w:r>
        <w:rPr>
          <w:i/>
        </w:rPr>
        <w:t>Francisella</w:t>
      </w:r>
      <w:proofErr w:type="spellEnd"/>
      <w:r>
        <w:rPr>
          <w:i/>
        </w:rPr>
        <w:t xml:space="preserve"> tularensis, </w:t>
      </w:r>
      <w:r>
        <w:t>the causative agent of tularemia,</w:t>
      </w:r>
      <w:r>
        <w:rPr>
          <w:i/>
        </w:rPr>
        <w:t xml:space="preserve"> </w:t>
      </w:r>
      <w:r>
        <w:t xml:space="preserve">is a Gram-negative, facultative intracellular bacterium with the potential to </w:t>
      </w:r>
      <w:r w:rsidR="00A21FDC">
        <w:t>cause</w:t>
      </w:r>
      <w:r>
        <w:t xml:space="preserve"> fatal human disease</w:t>
      </w:r>
      <w:r w:rsidR="00C55471">
        <w:t xml:space="preserve"> </w:t>
      </w:r>
      <w:r w:rsidR="00C55471">
        <w:fldChar w:fldCharType="begin"/>
      </w:r>
      <w:r w:rsidR="00C55471">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00C55471">
        <w:fldChar w:fldCharType="separate"/>
      </w:r>
      <w:r w:rsidR="00C55471" w:rsidRPr="00C55471">
        <w:rPr>
          <w:rFonts w:cs="Arial"/>
        </w:rPr>
        <w:t>(Keim et al., 2007)</w:t>
      </w:r>
      <w:r w:rsidR="00C55471">
        <w:fldChar w:fldCharType="end"/>
      </w:r>
      <w:r>
        <w:t xml:space="preserve">. Characteristic of an intracellular pathogen, </w:t>
      </w:r>
      <w:r w:rsidRPr="00AA546A">
        <w:rPr>
          <w:i/>
          <w:iCs/>
        </w:rPr>
        <w:t>F. tularensis</w:t>
      </w:r>
      <w:r>
        <w:t xml:space="preserve"> has a reduced genome size. </w:t>
      </w:r>
      <w:r w:rsidR="00A21FDC">
        <w:t>P</w:t>
      </w:r>
      <w:r>
        <w:t xml:space="preserve">revious work established that it contains three copies of the </w:t>
      </w:r>
      <w:r w:rsidR="00A21FDC">
        <w:t xml:space="preserve">gene encoding the small subunit </w:t>
      </w:r>
      <w:r>
        <w:t xml:space="preserve">ribosomal protein </w:t>
      </w:r>
      <w:r>
        <w:lastRenderedPageBreak/>
        <w:t>bS21</w:t>
      </w:r>
      <w:r w:rsidR="00A21FDC">
        <w:t>, but the function of these three different homologs is still being investigated</w:t>
      </w:r>
      <w:r>
        <w:t xml:space="preserve"> </w:t>
      </w:r>
      <w:r>
        <w:fldChar w:fldCharType="begin"/>
      </w:r>
      <w:r w:rsidR="00E41310">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00E41310" w:rsidRPr="00E41310">
        <w:rPr>
          <w:rFonts w:cs="Arial"/>
        </w:rPr>
        <w:t>(H. Trautmann &amp; Ramsey, 2022)</w:t>
      </w:r>
      <w:r>
        <w:fldChar w:fldCharType="end"/>
      </w:r>
      <w:r>
        <w:t xml:space="preserve">. </w:t>
      </w:r>
    </w:p>
    <w:p w14:paraId="1F090BC1" w14:textId="20652200" w:rsidR="00C745C9" w:rsidRPr="00AA546A" w:rsidRDefault="00A21FDC" w:rsidP="00A8163C">
      <w:pPr>
        <w:spacing w:line="480" w:lineRule="auto"/>
        <w:ind w:firstLine="450"/>
        <w:jc w:val="both"/>
      </w:pPr>
      <w:r>
        <w:t xml:space="preserve">The role of </w:t>
      </w:r>
      <w:r w:rsidR="00C745C9">
        <w:t xml:space="preserve">bS21 </w:t>
      </w:r>
      <w:r>
        <w:t>in the ribosome is linked to translation</w:t>
      </w:r>
      <w:r w:rsidR="00C745C9">
        <w:t xml:space="preserve"> initiation</w:t>
      </w:r>
      <w:r w:rsidR="00E41310">
        <w:t xml:space="preserve"> across species</w:t>
      </w:r>
      <w:r w:rsidR="00C55471">
        <w:t xml:space="preserve"> </w:t>
      </w:r>
      <w:r w:rsidR="00C55471">
        <w:fldChar w:fldCharType="begin"/>
      </w:r>
      <w:r w:rsidR="00C55471">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C55471">
        <w:fldChar w:fldCharType="separate"/>
      </w:r>
      <w:r w:rsidR="00C55471" w:rsidRPr="00C55471">
        <w:rPr>
          <w:rFonts w:cs="Arial"/>
        </w:rPr>
        <w:t>(Chang &amp; Craven, 1977; Van Duin &amp; Robert, 1981)</w:t>
      </w:r>
      <w:r w:rsidR="00C55471">
        <w:fldChar w:fldCharType="end"/>
      </w:r>
      <w:r w:rsidR="00C745C9">
        <w:t>.</w:t>
      </w:r>
      <w:r w:rsidR="00777C45">
        <w:t xml:space="preserve"> The </w:t>
      </w:r>
      <w:r w:rsidR="00777C45">
        <w:rPr>
          <w:i/>
          <w:iCs/>
        </w:rPr>
        <w:t xml:space="preserve">F. tularensis </w:t>
      </w:r>
      <w:r w:rsidR="00777C45">
        <w:t xml:space="preserve">chromosome encodes three homologs of bS21. The three homologs are bS21-1, bS21-2, and bS21-3, encoded by </w:t>
      </w:r>
      <w:r w:rsidR="00C30806" w:rsidRPr="00C30806">
        <w:rPr>
          <w:i/>
          <w:iCs/>
        </w:rPr>
        <w:t>rpsU1</w:t>
      </w:r>
      <w:r w:rsidR="00777C45">
        <w:t xml:space="preserve">, </w:t>
      </w:r>
      <w:r w:rsidR="00777C45">
        <w:rPr>
          <w:i/>
          <w:iCs/>
        </w:rPr>
        <w:t>rpsU2</w:t>
      </w:r>
      <w:r w:rsidR="00777C45">
        <w:t xml:space="preserve">, and </w:t>
      </w:r>
      <w:r w:rsidR="00811640" w:rsidRPr="00811640">
        <w:rPr>
          <w:i/>
          <w:iCs/>
        </w:rPr>
        <w:t>rpsU3</w:t>
      </w:r>
      <w:r w:rsidR="00777C45">
        <w:rPr>
          <w:i/>
          <w:iCs/>
        </w:rPr>
        <w:t xml:space="preserve"> </w:t>
      </w:r>
      <w:r w:rsidR="00777C45">
        <w:t>respectively.</w:t>
      </w:r>
      <w:r w:rsidR="00C745C9">
        <w:t xml:space="preserve"> </w:t>
      </w:r>
      <w:r w:rsidR="00E41310">
        <w:t>Work studying the second homolog,</w:t>
      </w:r>
      <w:commentRangeStart w:id="7"/>
      <w:r w:rsidR="00C745C9">
        <w:t xml:space="preserve"> bS21-2 </w:t>
      </w:r>
      <w:commentRangeEnd w:id="7"/>
      <w:r w:rsidR="00881399">
        <w:rPr>
          <w:rStyle w:val="CommentReference"/>
        </w:rPr>
        <w:commentReference w:id="7"/>
      </w:r>
      <w:r w:rsidR="00C745C9">
        <w:t xml:space="preserve"> has </w:t>
      </w:r>
      <w:r w:rsidR="00E41310">
        <w:t>implicated it</w:t>
      </w:r>
      <w:r w:rsidR="00C745C9">
        <w:t xml:space="preserve"> in the regulation of several virulence proteins</w:t>
      </w:r>
      <w:r w:rsidR="00881399">
        <w:t xml:space="preserve"> and it has been demonstrated to be autogenously</w:t>
      </w:r>
      <w:r w:rsidR="00C745C9">
        <w:t xml:space="preserve"> regulat</w:t>
      </w:r>
      <w:r w:rsidR="00881399">
        <w:t>ed</w:t>
      </w:r>
      <w:r w:rsidR="00E41310">
        <w:t xml:space="preserve"> </w:t>
      </w:r>
      <w:r w:rsidR="00E41310">
        <w:fldChar w:fldCharType="begin"/>
      </w:r>
      <w:r w:rsidR="00E41310">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rsidR="00E41310">
        <w:fldChar w:fldCharType="separate"/>
      </w:r>
      <w:r w:rsidR="00E41310" w:rsidRPr="00E41310">
        <w:rPr>
          <w:rFonts w:cs="Arial"/>
        </w:rPr>
        <w:t>(H. Trautmann &amp; Ramsey, 2022; H. S. Trautmann et al., 2023)</w:t>
      </w:r>
      <w:r w:rsidR="00E41310">
        <w:fldChar w:fldCharType="end"/>
      </w:r>
      <w:r w:rsidR="00C745C9">
        <w:t>. However, less is known about the other homologs, bS21-</w:t>
      </w:r>
      <w:proofErr w:type="gramStart"/>
      <w:r w:rsidR="00C745C9">
        <w:t>1</w:t>
      </w:r>
      <w:proofErr w:type="gramEnd"/>
      <w:r w:rsidR="00C745C9">
        <w:t xml:space="preserve"> and bS21-3</w:t>
      </w:r>
      <w:r w:rsidR="004125A7">
        <w:t>,</w:t>
      </w:r>
      <w:r w:rsidR="00C745C9">
        <w:t xml:space="preserve"> in regard to both their function and their regulation</w:t>
      </w:r>
      <w:r w:rsidR="004125A7">
        <w:t>. This lack of information is</w:t>
      </w:r>
      <w:r w:rsidR="00E41310">
        <w:t xml:space="preserve"> possibly related to </w:t>
      </w:r>
      <w:r w:rsidR="004125A7">
        <w:t xml:space="preserve">the relatively </w:t>
      </w:r>
      <w:r w:rsidR="00E41310">
        <w:t>low abundance</w:t>
      </w:r>
      <w:r w:rsidR="004125A7">
        <w:t xml:space="preserve"> of these two proteins</w:t>
      </w:r>
      <w:r w:rsidR="00E41310">
        <w:t xml:space="preserve"> in </w:t>
      </w:r>
      <w:r w:rsidR="00E41310">
        <w:rPr>
          <w:i/>
          <w:iCs/>
        </w:rPr>
        <w:t xml:space="preserve">F. tularensis </w:t>
      </w:r>
      <w:r w:rsidR="00E41310">
        <w:t xml:space="preserve">LVS grown under standard </w:t>
      </w:r>
      <w:r w:rsidR="00E41310" w:rsidRPr="00EE5D5A">
        <w:rPr>
          <w:i/>
          <w:iCs/>
        </w:rPr>
        <w:t>in vitro</w:t>
      </w:r>
      <w:r w:rsidR="00E41310">
        <w:t xml:space="preserve"> conditions</w:t>
      </w:r>
      <w:r w:rsidR="004125A7">
        <w:t xml:space="preserve">; they are the bS21 homologs that are least commonly found associated with the ribosome </w:t>
      </w:r>
      <w:r w:rsidR="00E41310">
        <w:t xml:space="preserve"> </w:t>
      </w:r>
      <w:r w:rsidR="00E41310">
        <w:fldChar w:fldCharType="begin"/>
      </w:r>
      <w:r w:rsidR="00E41310">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41310">
        <w:fldChar w:fldCharType="separate"/>
      </w:r>
      <w:r w:rsidR="00E41310" w:rsidRPr="00E41310">
        <w:rPr>
          <w:rFonts w:cs="Arial"/>
        </w:rPr>
        <w:t>(H. Trautmann &amp; Ramsey, 2022)</w:t>
      </w:r>
      <w:r w:rsidR="00E41310">
        <w:fldChar w:fldCharType="end"/>
      </w:r>
      <w:r w:rsidR="00C745C9">
        <w:t xml:space="preserve">. </w:t>
      </w:r>
      <w:r w:rsidR="00CC4287">
        <w:t xml:space="preserve">Knowing that bS21-2 influences the </w:t>
      </w:r>
      <w:r w:rsidR="00CC4287">
        <w:rPr>
          <w:i/>
          <w:iCs/>
        </w:rPr>
        <w:t xml:space="preserve">F. tularensis </w:t>
      </w:r>
      <w:r w:rsidR="00CC4287">
        <w:t>proteome, we hypothesize that bS21-1 and bS21-3 may regulate the proteome</w:t>
      </w:r>
      <w:r w:rsidR="004125A7">
        <w:t xml:space="preserve"> when </w:t>
      </w:r>
      <w:proofErr w:type="gramStart"/>
      <w:r w:rsidR="004125A7">
        <w:t>there</w:t>
      </w:r>
      <w:proofErr w:type="gramEnd"/>
      <w:r w:rsidR="004125A7">
        <w:t xml:space="preserve"> are </w:t>
      </w:r>
      <w:proofErr w:type="spellStart"/>
      <w:r w:rsidR="004125A7">
        <w:t>presetn</w:t>
      </w:r>
      <w:proofErr w:type="spellEnd"/>
      <w:r w:rsidR="004125A7">
        <w:t xml:space="preserve"> and incorporated into ribosomes,</w:t>
      </w:r>
      <w:r w:rsidR="00CC4287">
        <w:t xml:space="preserve"> in some</w:t>
      </w:r>
      <w:r w:rsidR="004125A7">
        <w:t xml:space="preserve"> yet-to-be determined</w:t>
      </w:r>
      <w:r w:rsidR="00CC4287">
        <w:t xml:space="preserve"> conditions. </w:t>
      </w:r>
      <w:r w:rsidR="00C745C9">
        <w:t xml:space="preserve">In an effort to both understand what role they may have in the cell as well as to increase their abundance for easier study, we decided to screen a number of conditions looking for differences in bS21-1 and bS21-3 abundance. </w:t>
      </w:r>
    </w:p>
    <w:p w14:paraId="3914A9D4" w14:textId="27D35466" w:rsidR="00C745C9" w:rsidRPr="004A7A95" w:rsidRDefault="004125A7" w:rsidP="00A8163C">
      <w:pPr>
        <w:spacing w:line="480" w:lineRule="auto"/>
        <w:ind w:firstLine="450"/>
        <w:jc w:val="both"/>
      </w:pPr>
      <w:r>
        <w:t>While t</w:t>
      </w:r>
      <w:r w:rsidR="00885484">
        <w:t xml:space="preserve">he environmental reservoir of </w:t>
      </w:r>
      <w:commentRangeStart w:id="8"/>
      <w:r w:rsidR="00C745C9">
        <w:rPr>
          <w:i/>
          <w:iCs/>
        </w:rPr>
        <w:t xml:space="preserve">F. tularensis </w:t>
      </w:r>
      <w:r w:rsidR="00885484">
        <w:t xml:space="preserve">is not </w:t>
      </w:r>
      <w:r>
        <w:t>known</w:t>
      </w:r>
      <w:r w:rsidR="00885484">
        <w:t xml:space="preserve">, it is often associated with water sources </w:t>
      </w:r>
      <w:r w:rsidR="00885484">
        <w:fldChar w:fldCharType="begin"/>
      </w:r>
      <w:r w:rsidR="00885484">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rsidR="00885484">
        <w:fldChar w:fldCharType="separate"/>
      </w:r>
      <w:r w:rsidR="00885484" w:rsidRPr="00885484">
        <w:rPr>
          <w:rFonts w:cs="Arial"/>
        </w:rPr>
        <w:t xml:space="preserve">(Berrada &amp; Telford III, 2011; Broman et al., 2010; </w:t>
      </w:r>
      <w:r w:rsidR="00885484" w:rsidRPr="00885484">
        <w:rPr>
          <w:rFonts w:cs="Arial"/>
        </w:rPr>
        <w:lastRenderedPageBreak/>
        <w:t>Larson et al., 1955)</w:t>
      </w:r>
      <w:r w:rsidR="00885484">
        <w:fldChar w:fldCharType="end"/>
      </w:r>
      <w:r w:rsidR="00885484">
        <w:t xml:space="preserve">. </w:t>
      </w:r>
      <w:r>
        <w:t xml:space="preserve">When </w:t>
      </w:r>
      <w:r w:rsidRPr="00EE5D5A">
        <w:rPr>
          <w:i/>
          <w:iCs/>
        </w:rPr>
        <w:t>F. tularensis</w:t>
      </w:r>
      <w:r w:rsidR="00885484">
        <w:t xml:space="preserve"> enters a host environment, human or mammal, </w:t>
      </w:r>
      <w:r>
        <w:t>it must survive</w:t>
      </w:r>
      <w:r w:rsidR="00885484">
        <w:t xml:space="preserve"> within</w:t>
      </w:r>
      <w:r>
        <w:t xml:space="preserve"> and escape from the</w:t>
      </w:r>
      <w:r w:rsidR="00885484">
        <w:t xml:space="preserve"> phagosome, prior to </w:t>
      </w:r>
      <w:r>
        <w:t>cytosolic</w:t>
      </w:r>
      <w:r w:rsidR="00885484">
        <w:t xml:space="preserve"> replication </w:t>
      </w:r>
      <w:r w:rsidR="00885484">
        <w:fldChar w:fldCharType="begin"/>
      </w:r>
      <w:r w:rsidR="00885484">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rsidR="00885484">
        <w:fldChar w:fldCharType="separate"/>
      </w:r>
      <w:r w:rsidR="00885484" w:rsidRPr="00885484">
        <w:rPr>
          <w:rFonts w:cs="Arial"/>
        </w:rPr>
        <w:t>(Celli &amp; Zahrt, 2013)</w:t>
      </w:r>
      <w:r w:rsidR="00885484">
        <w:fldChar w:fldCharType="end"/>
      </w:r>
      <w:r w:rsidR="00885484">
        <w:t xml:space="preserve">. </w:t>
      </w:r>
      <w:commentRangeEnd w:id="8"/>
      <w:r w:rsidR="00881399">
        <w:rPr>
          <w:rStyle w:val="CommentReference"/>
        </w:rPr>
        <w:commentReference w:id="8"/>
      </w:r>
      <w:r w:rsidR="00C745C9">
        <w:t xml:space="preserve">Thus, it must be able to withstand environmental pressures and conditions prior to entering the host environment, withstanding host defenses and inconsistent nutrient states. This necessitates the ability of </w:t>
      </w:r>
      <w:r w:rsidR="00C745C9">
        <w:rPr>
          <w:i/>
          <w:iCs/>
        </w:rPr>
        <w:t>F. tularensis</w:t>
      </w:r>
      <w:r w:rsidR="00C745C9">
        <w:t xml:space="preserve"> to have both efficient and effective regulatory mechanisms to </w:t>
      </w:r>
      <w:r w:rsidR="00CC4287">
        <w:t>survive in</w:t>
      </w:r>
      <w:r w:rsidR="00C745C9">
        <w:t xml:space="preserve"> </w:t>
      </w:r>
      <w:r w:rsidR="00CC4287">
        <w:t xml:space="preserve">a variety of </w:t>
      </w:r>
      <w:r w:rsidR="00C745C9">
        <w:t>environment</w:t>
      </w:r>
      <w:r w:rsidR="00CC4287">
        <w:t>s</w:t>
      </w:r>
      <w:r w:rsidR="00C745C9">
        <w:t xml:space="preserve">. </w:t>
      </w:r>
    </w:p>
    <w:p w14:paraId="43059808" w14:textId="6384B090" w:rsidR="00C745C9" w:rsidRPr="00A36A57" w:rsidRDefault="00CC4287" w:rsidP="00A8163C">
      <w:pPr>
        <w:spacing w:line="480" w:lineRule="auto"/>
        <w:ind w:firstLine="450"/>
        <w:jc w:val="both"/>
      </w:pPr>
      <w:r>
        <w:rPr>
          <w:iCs/>
        </w:rPr>
        <w:t xml:space="preserve">During the transition between environmental sources and a mammalian host, there is a significant change in </w:t>
      </w:r>
      <w:r w:rsidR="00C745C9">
        <w:t xml:space="preserve">temperature. </w:t>
      </w:r>
      <w:r>
        <w:t xml:space="preserve">Approximately </w:t>
      </w:r>
      <w:r w:rsidR="00C745C9">
        <w:t xml:space="preserve">11% of </w:t>
      </w:r>
      <w:r w:rsidR="00C745C9">
        <w:rPr>
          <w:i/>
          <w:iCs/>
        </w:rPr>
        <w:t xml:space="preserve">F. tularensis </w:t>
      </w:r>
      <w:r w:rsidR="00C745C9">
        <w:t xml:space="preserve">genes </w:t>
      </w:r>
      <w:r>
        <w:t xml:space="preserve">are </w:t>
      </w:r>
      <w:r w:rsidR="00C745C9">
        <w:t xml:space="preserve">differently regulated </w:t>
      </w:r>
      <w:r>
        <w:t>during the transition from 26°C (representative of an environmental temperature)</w:t>
      </w:r>
      <w:r w:rsidR="00C745C9">
        <w:t xml:space="preserve"> to 37°C. Several of these genes </w:t>
      </w:r>
      <w:r>
        <w:t>are</w:t>
      </w:r>
      <w:r w:rsidR="00C745C9">
        <w:t xml:space="preserve"> virulence genes, </w:t>
      </w:r>
      <w:r>
        <w:t xml:space="preserve">suggesting </w:t>
      </w:r>
      <w:r w:rsidR="00C745C9">
        <w:t xml:space="preserve">that temperature-associated regulation is important for </w:t>
      </w:r>
      <w:r>
        <w:t xml:space="preserve">initiation of host colonization and </w:t>
      </w:r>
      <w:r w:rsidR="00C745C9">
        <w:t xml:space="preserve">virulence </w:t>
      </w:r>
      <w:commentRangeStart w:id="9"/>
      <w:commentRangeStart w:id="10"/>
      <w:commentRangeStart w:id="11"/>
      <w:r w:rsidR="00C745C9">
        <w:fldChar w:fldCharType="begin"/>
      </w:r>
      <w:r w:rsidR="00C745C9">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rsidR="00C745C9">
        <w:fldChar w:fldCharType="separate"/>
      </w:r>
      <w:r w:rsidR="00C745C9" w:rsidRPr="00A36A57">
        <w:rPr>
          <w:rFonts w:cs="Arial"/>
        </w:rPr>
        <w:t>(</w:t>
      </w:r>
      <w:proofErr w:type="spellStart"/>
      <w:r w:rsidR="00C745C9" w:rsidRPr="00A36A57">
        <w:rPr>
          <w:rFonts w:cs="Arial"/>
        </w:rPr>
        <w:t>Horzempa</w:t>
      </w:r>
      <w:proofErr w:type="spellEnd"/>
      <w:r w:rsidR="00C745C9" w:rsidRPr="00A36A57">
        <w:rPr>
          <w:rFonts w:cs="Arial"/>
        </w:rPr>
        <w:t xml:space="preserve"> et al., 2008)</w:t>
      </w:r>
      <w:r w:rsidR="00C745C9">
        <w:fldChar w:fldCharType="end"/>
      </w:r>
      <w:commentRangeEnd w:id="9"/>
      <w:r w:rsidR="002B6D56">
        <w:rPr>
          <w:rStyle w:val="CommentReference"/>
        </w:rPr>
        <w:commentReference w:id="9"/>
      </w:r>
      <w:commentRangeEnd w:id="10"/>
      <w:r w:rsidR="00A21C76">
        <w:rPr>
          <w:rStyle w:val="CommentReference"/>
        </w:rPr>
        <w:commentReference w:id="10"/>
      </w:r>
      <w:commentRangeEnd w:id="11"/>
      <w:r w:rsidR="004125A7">
        <w:rPr>
          <w:rStyle w:val="CommentReference"/>
        </w:rPr>
        <w:commentReference w:id="11"/>
      </w:r>
      <w:r w:rsidR="00C745C9">
        <w:t xml:space="preserve">. </w:t>
      </w:r>
    </w:p>
    <w:p w14:paraId="2E96BA53" w14:textId="5CEE5CC9" w:rsidR="00C745C9" w:rsidRPr="00A12EEF" w:rsidRDefault="00A21C76" w:rsidP="00A8163C">
      <w:pPr>
        <w:spacing w:line="480" w:lineRule="auto"/>
        <w:ind w:firstLine="450"/>
        <w:jc w:val="both"/>
      </w:pPr>
      <w:r>
        <w:rPr>
          <w:i/>
          <w:iCs/>
        </w:rPr>
        <w:t xml:space="preserve">F. tularensis </w:t>
      </w:r>
      <w:r>
        <w:t xml:space="preserve">has been </w:t>
      </w:r>
      <w:r w:rsidR="004125A7">
        <w:t xml:space="preserve">found to </w:t>
      </w:r>
      <w:r w:rsidR="0083324F">
        <w:t>survive</w:t>
      </w:r>
      <w:r w:rsidR="004125A7">
        <w:t xml:space="preserve"> </w:t>
      </w:r>
      <w:r>
        <w:t xml:space="preserve">in brackish waters. </w:t>
      </w:r>
      <w:commentRangeStart w:id="12"/>
      <w:r w:rsidR="00A12EEF">
        <w:t>The</w:t>
      </w:r>
      <w:r w:rsidR="00DC1DEC">
        <w:t xml:space="preserve"> </w:t>
      </w:r>
      <w:commentRangeEnd w:id="12"/>
      <w:r w:rsidR="002B6D56">
        <w:rPr>
          <w:rStyle w:val="CommentReference"/>
        </w:rPr>
        <w:commentReference w:id="12"/>
      </w:r>
      <w:r w:rsidR="00DC1DEC">
        <w:t xml:space="preserve">effects of </w:t>
      </w:r>
      <w:r w:rsidR="004125A7">
        <w:t xml:space="preserve">sodium chloride </w:t>
      </w:r>
      <w:r w:rsidR="00DC1DEC">
        <w:t xml:space="preserve">concentration on gene regulation in </w:t>
      </w:r>
      <w:r w:rsidR="00DC1DEC">
        <w:rPr>
          <w:i/>
          <w:iCs/>
        </w:rPr>
        <w:t>F. tularensis</w:t>
      </w:r>
      <w:r w:rsidR="00A12EEF">
        <w:t xml:space="preserve"> has not been </w:t>
      </w:r>
      <w:r w:rsidR="004125A7">
        <w:t>extensively studied</w:t>
      </w:r>
      <w:r w:rsidR="00A12EEF">
        <w:t xml:space="preserve">. However </w:t>
      </w:r>
      <w:r w:rsidR="00A12EEF">
        <w:rPr>
          <w:i/>
          <w:iCs/>
        </w:rPr>
        <w:t xml:space="preserve">F. tularensis </w:t>
      </w:r>
      <w:r w:rsidR="00A12EEF">
        <w:t xml:space="preserve">Type A can survive longer in filter-sterilized brackish water </w:t>
      </w:r>
      <w:r w:rsidR="004125A7">
        <w:t xml:space="preserve">compared to </w:t>
      </w:r>
      <w:r w:rsidR="00A12EEF">
        <w:t xml:space="preserve">filter sterilized freshwater </w:t>
      </w:r>
      <w:r w:rsidR="00A12EEF">
        <w:fldChar w:fldCharType="begin"/>
      </w:r>
      <w:r w:rsidR="00A12EEF">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rsidR="00A12EEF">
        <w:fldChar w:fldCharType="separate"/>
      </w:r>
      <w:r w:rsidR="00A12EEF" w:rsidRPr="00A12EEF">
        <w:rPr>
          <w:rFonts w:cs="Arial"/>
        </w:rPr>
        <w:t>(Berrada &amp; Telford III, 2011)</w:t>
      </w:r>
      <w:r w:rsidR="00A12EEF">
        <w:fldChar w:fldCharType="end"/>
      </w:r>
      <w:r w:rsidR="00A12EEF">
        <w:t>.</w:t>
      </w:r>
      <w:r w:rsidR="0083324F">
        <w:t xml:space="preserve"> Although it is not clear what leads to increased </w:t>
      </w:r>
      <w:r w:rsidR="00EE5D5A">
        <w:t>survival</w:t>
      </w:r>
      <w:r w:rsidR="0083324F">
        <w:t xml:space="preserve">, at least one </w:t>
      </w:r>
      <w:r w:rsidR="0083324F" w:rsidRPr="00EE5D5A">
        <w:rPr>
          <w:i/>
          <w:iCs/>
        </w:rPr>
        <w:t xml:space="preserve">F. tularensis </w:t>
      </w:r>
      <w:r w:rsidR="0083324F">
        <w:t>regulatory protein can mediate the response to salt stress.</w:t>
      </w:r>
      <w:r w:rsidR="00A12EEF">
        <w:t xml:space="preserve"> </w:t>
      </w:r>
      <w:r w:rsidR="0083324F">
        <w:t>Specifically, t</w:t>
      </w:r>
      <w:r w:rsidR="00A12EEF">
        <w:t xml:space="preserve">he regulator </w:t>
      </w:r>
      <w:proofErr w:type="spellStart"/>
      <w:r w:rsidR="00A12EEF">
        <w:t>Hfq</w:t>
      </w:r>
      <w:proofErr w:type="spellEnd"/>
      <w:r w:rsidR="00A12EEF">
        <w:t xml:space="preserve">, an RNA binding protein, </w:t>
      </w:r>
      <w:r w:rsidR="0083324F">
        <w:t>is</w:t>
      </w:r>
      <w:r w:rsidR="00A12EEF">
        <w:t xml:space="preserve"> important for both stress response and virulence in mice. </w:t>
      </w:r>
      <w:r w:rsidR="0083324F" w:rsidRPr="00EE5D5A">
        <w:rPr>
          <w:i/>
          <w:iCs/>
        </w:rPr>
        <w:t>F. tularensis</w:t>
      </w:r>
      <w:r w:rsidR="0083324F">
        <w:t xml:space="preserve"> cells lacking </w:t>
      </w:r>
      <w:proofErr w:type="spellStart"/>
      <w:r w:rsidR="00A12EEF">
        <w:t>Hfq</w:t>
      </w:r>
      <w:proofErr w:type="spellEnd"/>
      <w:r w:rsidR="00A12EEF">
        <w:t xml:space="preserve"> </w:t>
      </w:r>
      <w:r w:rsidR="0083324F">
        <w:t xml:space="preserve">are </w:t>
      </w:r>
      <w:r w:rsidR="00A12EEF">
        <w:rPr>
          <w:rFonts w:cs="Arial"/>
        </w:rPr>
        <w:t xml:space="preserve">more sensitive to a high NaCl concentration </w:t>
      </w:r>
      <w:r w:rsidR="0083324F">
        <w:rPr>
          <w:rFonts w:cs="Arial"/>
        </w:rPr>
        <w:t>(</w:t>
      </w:r>
      <w:r w:rsidR="00A12EEF">
        <w:rPr>
          <w:rFonts w:cs="Arial"/>
        </w:rPr>
        <w:t>2%</w:t>
      </w:r>
      <w:r w:rsidR="0083324F">
        <w:rPr>
          <w:rFonts w:cs="Arial"/>
        </w:rPr>
        <w:t>)</w:t>
      </w:r>
      <w:r w:rsidR="00A12EEF">
        <w:rPr>
          <w:rFonts w:cs="Arial"/>
        </w:rPr>
        <w:t xml:space="preserve"> </w:t>
      </w:r>
      <w:r w:rsidR="00A12EEF">
        <w:rPr>
          <w:rFonts w:cs="Arial"/>
        </w:rPr>
        <w:fldChar w:fldCharType="begin"/>
      </w:r>
      <w:r w:rsidR="00A12EEF">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sidR="00A12EEF">
        <w:rPr>
          <w:rFonts w:cs="Arial"/>
        </w:rPr>
        <w:fldChar w:fldCharType="separate"/>
      </w:r>
      <w:r w:rsidR="00A12EEF" w:rsidRPr="00A12EEF">
        <w:rPr>
          <w:rFonts w:cs="Arial"/>
        </w:rPr>
        <w:t>(Meibom et al., 2009)</w:t>
      </w:r>
      <w:r w:rsidR="00A12EEF">
        <w:rPr>
          <w:rFonts w:cs="Arial"/>
        </w:rPr>
        <w:fldChar w:fldCharType="end"/>
      </w:r>
      <w:r w:rsidR="00A12EEF">
        <w:rPr>
          <w:rFonts w:cs="Arial"/>
        </w:rPr>
        <w:t>.</w:t>
      </w:r>
    </w:p>
    <w:p w14:paraId="564CCC29" w14:textId="2CBB699D" w:rsidR="00C745C9" w:rsidRPr="00F733C7" w:rsidRDefault="00A21C76" w:rsidP="00A8163C">
      <w:pPr>
        <w:spacing w:line="480" w:lineRule="auto"/>
        <w:ind w:firstLine="450"/>
        <w:jc w:val="both"/>
      </w:pPr>
      <w:r>
        <w:lastRenderedPageBreak/>
        <w:t xml:space="preserve">Changing pH can occur in a variety of environments, but most </w:t>
      </w:r>
      <w:r w:rsidR="009255A3">
        <w:t xml:space="preserve">significantly </w:t>
      </w:r>
      <w:r>
        <w:t xml:space="preserve">affects </w:t>
      </w:r>
      <w:r>
        <w:rPr>
          <w:i/>
          <w:iCs/>
        </w:rPr>
        <w:t xml:space="preserve">F. tularensis </w:t>
      </w:r>
      <w:r w:rsidR="00A350C8">
        <w:t xml:space="preserve">after they are engulfed </w:t>
      </w:r>
      <w:commentRangeStart w:id="13"/>
      <w:r w:rsidR="00A350C8">
        <w:t>in</w:t>
      </w:r>
      <w:r>
        <w:t xml:space="preserve"> phagosomes</w:t>
      </w:r>
      <w:commentRangeEnd w:id="13"/>
      <w:r w:rsidR="00A350C8">
        <w:rPr>
          <w:rStyle w:val="CommentReference"/>
        </w:rPr>
        <w:commentReference w:id="13"/>
      </w:r>
      <w:r w:rsidR="00735A65">
        <w:t>, as the phagosomes mature and acidify</w:t>
      </w:r>
      <w:r>
        <w:t xml:space="preserve">. </w:t>
      </w:r>
      <w:r w:rsidR="00F733C7">
        <w:t xml:space="preserve">With regard to </w:t>
      </w:r>
      <w:r>
        <w:t>gene regulation in response to pH</w:t>
      </w:r>
      <w:r w:rsidR="00F733C7">
        <w:t xml:space="preserve">, some is known, again, about specific proteins but not necessarily broadly. Specifically, the virulence gene </w:t>
      </w:r>
      <w:proofErr w:type="spellStart"/>
      <w:r w:rsidR="00F733C7">
        <w:rPr>
          <w:i/>
          <w:iCs/>
        </w:rPr>
        <w:t>iglA</w:t>
      </w:r>
      <w:proofErr w:type="spellEnd"/>
      <w:r w:rsidR="00F733C7">
        <w:rPr>
          <w:i/>
          <w:iCs/>
        </w:rPr>
        <w:t xml:space="preserve"> </w:t>
      </w:r>
      <w:r w:rsidR="00F733C7">
        <w:t xml:space="preserve">and the general regulator, </w:t>
      </w:r>
      <w:proofErr w:type="spellStart"/>
      <w:r w:rsidR="00F733C7">
        <w:t>ppGpp</w:t>
      </w:r>
      <w:proofErr w:type="spellEnd"/>
      <w:r w:rsidR="00F733C7">
        <w:t xml:space="preserve">, were both found to have decreased mRNA transcript levels in acidified environments (pH 5.5), and increased abundance in alkalized environments (pH 8.5) </w:t>
      </w:r>
      <w:r w:rsidR="00F733C7">
        <w:fldChar w:fldCharType="begin"/>
      </w:r>
      <w:r w:rsidR="00F733C7">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rsidR="00F733C7">
        <w:fldChar w:fldCharType="separate"/>
      </w:r>
      <w:r w:rsidR="00F733C7" w:rsidRPr="00F733C7">
        <w:rPr>
          <w:rFonts w:cs="Arial"/>
        </w:rPr>
        <w:t>(Faron et al., 2013)</w:t>
      </w:r>
      <w:r w:rsidR="00F733C7">
        <w:fldChar w:fldCharType="end"/>
      </w:r>
      <w:r w:rsidR="00F733C7">
        <w:t xml:space="preserve">. Meanwhile, a </w:t>
      </w:r>
      <w:r w:rsidR="00F733C7" w:rsidRPr="00F733C7">
        <w:t>cytoplasmic membrane protein</w:t>
      </w:r>
      <w:r w:rsidR="00F733C7">
        <w:t xml:space="preserve">, </w:t>
      </w:r>
      <w:proofErr w:type="spellStart"/>
      <w:r w:rsidR="00F733C7">
        <w:t>RipA</w:t>
      </w:r>
      <w:proofErr w:type="spellEnd"/>
      <w:r w:rsidR="00F733C7">
        <w:t xml:space="preserve">, was found to be </w:t>
      </w:r>
      <w:r w:rsidR="00845A62">
        <w:t xml:space="preserve">necessary for growth at neutral pH and to have similar expression levels to </w:t>
      </w:r>
      <w:proofErr w:type="spellStart"/>
      <w:r w:rsidR="00845A62">
        <w:t>IglA</w:t>
      </w:r>
      <w:proofErr w:type="spellEnd"/>
      <w:r w:rsidR="00845A62">
        <w:t xml:space="preserve"> </w:t>
      </w:r>
      <w:r w:rsidR="00A350C8">
        <w:t xml:space="preserve">during </w:t>
      </w:r>
      <w:r w:rsidR="00845A62">
        <w:t>host c</w:t>
      </w:r>
      <w:r w:rsidR="00A350C8">
        <w:t>e</w:t>
      </w:r>
      <w:r w:rsidR="00845A62">
        <w:t xml:space="preserve">ll infection. It was also found to be </w:t>
      </w:r>
      <w:r w:rsidR="00A350C8">
        <w:t xml:space="preserve">reduced in its expression </w:t>
      </w:r>
      <w:r w:rsidR="00845A62">
        <w:t xml:space="preserve">in </w:t>
      </w:r>
      <w:r w:rsidR="00A350C8">
        <w:t xml:space="preserve">lower </w:t>
      </w:r>
      <w:r w:rsidR="00845A62">
        <w:t>pH</w:t>
      </w:r>
      <w:r w:rsidR="00A350C8">
        <w:t>s</w:t>
      </w:r>
      <w:r w:rsidR="00845A62">
        <w:t xml:space="preserve"> </w:t>
      </w:r>
      <w:r w:rsidR="00845A62">
        <w:fldChar w:fldCharType="begin"/>
      </w:r>
      <w:r w:rsidR="00845A62">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rsidR="00845A62">
        <w:fldChar w:fldCharType="separate"/>
      </w:r>
      <w:r w:rsidR="00845A62" w:rsidRPr="00845A62">
        <w:rPr>
          <w:rFonts w:cs="Arial"/>
        </w:rPr>
        <w:t>(Fuller et al., 2009)</w:t>
      </w:r>
      <w:r w:rsidR="00845A62">
        <w:fldChar w:fldCharType="end"/>
      </w:r>
      <w:r w:rsidR="00845A62">
        <w:t>.</w:t>
      </w:r>
      <w:r w:rsidR="00F733C7">
        <w:t xml:space="preserve"> </w:t>
      </w:r>
    </w:p>
    <w:p w14:paraId="6BBF8F10" w14:textId="1F962051" w:rsidR="00C745C9" w:rsidRPr="00DF69B3" w:rsidRDefault="00A21C76" w:rsidP="00A8163C">
      <w:pPr>
        <w:spacing w:line="480" w:lineRule="auto"/>
        <w:ind w:firstLine="450"/>
        <w:jc w:val="both"/>
      </w:pPr>
      <w:r>
        <w:rPr>
          <w:i/>
          <w:iCs/>
        </w:rPr>
        <w:t xml:space="preserve">F. tularensis </w:t>
      </w:r>
      <w:r>
        <w:t>is exposed to hydrogen peroxide within phagosomes</w:t>
      </w:r>
      <w:r w:rsidR="00A350C8">
        <w:t xml:space="preserve"> inside </w:t>
      </w:r>
      <w:commentRangeStart w:id="14"/>
      <w:r w:rsidR="00A350C8">
        <w:t>host cells</w:t>
      </w:r>
      <w:commentRangeEnd w:id="14"/>
      <w:r w:rsidR="00A350C8">
        <w:rPr>
          <w:rStyle w:val="CommentReference"/>
        </w:rPr>
        <w:commentReference w:id="14"/>
      </w:r>
      <w:r>
        <w:t xml:space="preserve">. </w:t>
      </w:r>
      <w:r w:rsidR="00A350C8">
        <w:t>A</w:t>
      </w:r>
      <w:r w:rsidR="00DF69B3">
        <w:t xml:space="preserve"> number of proteins of </w:t>
      </w:r>
      <w:r w:rsidR="00DF69B3">
        <w:rPr>
          <w:i/>
          <w:iCs/>
        </w:rPr>
        <w:t xml:space="preserve">F. tularensis </w:t>
      </w:r>
      <w:r w:rsidR="00DF69B3">
        <w:t xml:space="preserve">are differently regulated upon exposure to hydrogen peroxide. Global studies of </w:t>
      </w:r>
      <w:r w:rsidR="00DF69B3">
        <w:rPr>
          <w:i/>
          <w:iCs/>
        </w:rPr>
        <w:t xml:space="preserve">F. tularensis </w:t>
      </w:r>
      <w:r w:rsidR="00DF69B3">
        <w:t xml:space="preserve">found several proteins which were differently regulated after exposure to hydrogen peroxide, many of </w:t>
      </w:r>
      <w:r w:rsidR="00A350C8">
        <w:t>which a</w:t>
      </w:r>
      <w:r w:rsidR="00DF69B3">
        <w:t xml:space="preserve">re </w:t>
      </w:r>
      <w:r w:rsidR="00A350C8">
        <w:t>members</w:t>
      </w:r>
      <w:r w:rsidR="00DF69B3">
        <w:t xml:space="preserve"> of stress response protein families </w:t>
      </w:r>
      <w:r w:rsidR="00DF69B3">
        <w:fldChar w:fldCharType="begin"/>
      </w:r>
      <w:r w:rsidR="00DF69B3">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rsidR="00DF69B3">
        <w:fldChar w:fldCharType="separate"/>
      </w:r>
      <w:r w:rsidR="00DF69B3" w:rsidRPr="00DF69B3">
        <w:rPr>
          <w:rFonts w:cs="Arial"/>
        </w:rPr>
        <w:t xml:space="preserve">(Ericsson et al., 1994; </w:t>
      </w:r>
      <w:proofErr w:type="spellStart"/>
      <w:r w:rsidR="00DF69B3" w:rsidRPr="00DF69B3">
        <w:rPr>
          <w:rFonts w:cs="Arial"/>
        </w:rPr>
        <w:t>Lenco</w:t>
      </w:r>
      <w:proofErr w:type="spellEnd"/>
      <w:r w:rsidR="00DF69B3" w:rsidRPr="00DF69B3">
        <w:rPr>
          <w:rFonts w:cs="Arial"/>
        </w:rPr>
        <w:t xml:space="preserve"> et al., 2005)</w:t>
      </w:r>
      <w:r w:rsidR="00DF69B3">
        <w:fldChar w:fldCharType="end"/>
      </w:r>
      <w:r w:rsidR="00DF69B3">
        <w:t>.</w:t>
      </w:r>
    </w:p>
    <w:p w14:paraId="6B5FD2B0" w14:textId="780F75C2" w:rsidR="00C745C9" w:rsidRPr="00DF69B3" w:rsidRDefault="00A21C76" w:rsidP="00A8163C">
      <w:pPr>
        <w:spacing w:line="480" w:lineRule="auto"/>
        <w:ind w:firstLine="450"/>
        <w:jc w:val="both"/>
      </w:pPr>
      <w:r>
        <w:t xml:space="preserve">Within the environment it is possible that </w:t>
      </w:r>
      <w:r>
        <w:rPr>
          <w:i/>
          <w:iCs/>
        </w:rPr>
        <w:t xml:space="preserve">F. tularensis </w:t>
      </w:r>
      <w:r>
        <w:t>encounters some UV exposure.</w:t>
      </w:r>
      <w:r w:rsidR="00EE53F4">
        <w:t xml:space="preserve"> It may respond to this stress similarly to other DNA damaging agents, however</w:t>
      </w:r>
      <w:r>
        <w:t xml:space="preserve"> </w:t>
      </w:r>
      <w:commentRangeStart w:id="15"/>
      <w:r w:rsidR="00DF69B3">
        <w:t>t</w:t>
      </w:r>
      <w:r w:rsidR="00EE53F4">
        <w:t>o the best of our knowledge</w:t>
      </w:r>
      <w:r w:rsidR="00DF69B3">
        <w:t xml:space="preserve">, there </w:t>
      </w:r>
      <w:r w:rsidR="00EE53F4">
        <w:t xml:space="preserve">are no current reports on the </w:t>
      </w:r>
      <w:r w:rsidR="00DF69B3">
        <w:rPr>
          <w:i/>
          <w:iCs/>
        </w:rPr>
        <w:t xml:space="preserve">F. tularensis </w:t>
      </w:r>
      <w:r w:rsidR="00DF69B3">
        <w:t xml:space="preserve">response UV-induced stress. </w:t>
      </w:r>
      <w:commentRangeEnd w:id="15"/>
      <w:r w:rsidR="0085609F">
        <w:rPr>
          <w:rStyle w:val="CommentReference"/>
        </w:rPr>
        <w:commentReference w:id="15"/>
      </w:r>
    </w:p>
    <w:p w14:paraId="7C204889" w14:textId="095D1C71" w:rsidR="00C745C9" w:rsidRPr="002357D3" w:rsidRDefault="00A350C8" w:rsidP="00A8163C">
      <w:pPr>
        <w:spacing w:line="480" w:lineRule="auto"/>
        <w:ind w:firstLine="450"/>
        <w:jc w:val="both"/>
      </w:pPr>
      <w:r>
        <w:t>When inside the</w:t>
      </w:r>
      <w:r w:rsidR="00EE53F4">
        <w:t xml:space="preserve"> host </w:t>
      </w:r>
      <w:r w:rsidR="00EE53F4">
        <w:rPr>
          <w:i/>
          <w:iCs/>
        </w:rPr>
        <w:t>F. tularensis</w:t>
      </w:r>
      <w:r w:rsidRPr="00EE5D5A">
        <w:t>,</w:t>
      </w:r>
      <w:r w:rsidR="00EE53F4">
        <w:rPr>
          <w:i/>
          <w:iCs/>
        </w:rPr>
        <w:t xml:space="preserve"> </w:t>
      </w:r>
      <w:r w:rsidR="00EE53F4">
        <w:t>is exposed to an iron-starvation environment. A</w:t>
      </w:r>
      <w:r w:rsidR="002357D3">
        <w:t xml:space="preserve"> number of studies have evaluated the effects of iron starvation </w:t>
      </w:r>
      <w:r w:rsidR="002357D3">
        <w:lastRenderedPageBreak/>
        <w:t xml:space="preserve">on gene expression in </w:t>
      </w:r>
      <w:r w:rsidR="002357D3">
        <w:rPr>
          <w:i/>
          <w:iCs/>
        </w:rPr>
        <w:t>F. tularensis</w:t>
      </w:r>
      <w:r w:rsidR="002357D3">
        <w:t xml:space="preserve">. A global analysis of gene expression found that at least 80 genes were either up- or down-regulated at least two-fold in iron poor environments. Some </w:t>
      </w:r>
      <w:r w:rsidR="002D56F5">
        <w:t xml:space="preserve">of these </w:t>
      </w:r>
      <w:r w:rsidR="002357D3">
        <w:t xml:space="preserve">genes </w:t>
      </w:r>
      <w:r w:rsidR="004071B0">
        <w:t>contain</w:t>
      </w:r>
      <w:r w:rsidR="002357D3">
        <w:t xml:space="preserve"> a Fur box</w:t>
      </w:r>
      <w:r w:rsidR="004C423A">
        <w:t xml:space="preserve">, a </w:t>
      </w:r>
      <w:proofErr w:type="gramStart"/>
      <w:r w:rsidR="004C423A">
        <w:t>19 nucleotide</w:t>
      </w:r>
      <w:proofErr w:type="gramEnd"/>
      <w:r w:rsidR="004C423A">
        <w:t xml:space="preserve"> consensus DNA sequence,</w:t>
      </w:r>
      <w:r w:rsidR="002357D3">
        <w:t xml:space="preserve"> upstream of the gene affecting expression. The Fur box</w:t>
      </w:r>
      <w:commentRangeStart w:id="16"/>
      <w:r w:rsidR="002357D3">
        <w:t xml:space="preserve"> is </w:t>
      </w:r>
      <w:commentRangeEnd w:id="16"/>
      <w:r w:rsidR="002D56F5">
        <w:rPr>
          <w:rStyle w:val="CommentReference"/>
        </w:rPr>
        <w:commentReference w:id="16"/>
      </w:r>
      <w:r w:rsidR="002357D3">
        <w:t xml:space="preserve">bound by </w:t>
      </w:r>
      <w:r>
        <w:t xml:space="preserve">the transcription factor </w:t>
      </w:r>
      <w:r w:rsidR="002357D3">
        <w:t>Fur</w:t>
      </w:r>
      <w:r>
        <w:t xml:space="preserve"> </w:t>
      </w:r>
      <w:r w:rsidR="002D56F5">
        <w:t xml:space="preserve">which represses gene expression in iron-replete </w:t>
      </w:r>
      <w:proofErr w:type="gramStart"/>
      <w:r w:rsidR="002D56F5">
        <w:t>conditions, when</w:t>
      </w:r>
      <w:proofErr w:type="gramEnd"/>
      <w:r w:rsidR="002D56F5">
        <w:t xml:space="preserve"> it coordinates</w:t>
      </w:r>
      <w:r w:rsidR="002357D3">
        <w:t xml:space="preserve"> ferrous iron. </w:t>
      </w:r>
      <w:r w:rsidR="002D56F5">
        <w:t>Among the genes regulated by Fur and increased in iron-depleted environments are those encoding a</w:t>
      </w:r>
      <w:r w:rsidR="002357D3">
        <w:t xml:space="preserve"> </w:t>
      </w:r>
      <w:commentRangeStart w:id="17"/>
      <w:r w:rsidR="002357D3" w:rsidRPr="002357D3">
        <w:t>siderophore</w:t>
      </w:r>
      <w:r w:rsidR="002D56F5">
        <w:t>, a molecule important for</w:t>
      </w:r>
      <w:r w:rsidR="002357D3">
        <w:t xml:space="preserve"> iron acquisition</w:t>
      </w:r>
      <w:commentRangeEnd w:id="17"/>
      <w:r w:rsidR="002D56F5">
        <w:rPr>
          <w:rStyle w:val="CommentReference"/>
        </w:rPr>
        <w:commentReference w:id="17"/>
      </w:r>
      <w:r w:rsidR="002357D3">
        <w:t>. Additionally, some virulence genes were found to be up-regulated</w:t>
      </w:r>
      <w:r w:rsidR="00A24B58">
        <w:t xml:space="preserve"> </w:t>
      </w:r>
      <w:r w:rsidR="00A24B58">
        <w:fldChar w:fldCharType="begin"/>
      </w:r>
      <w:r w:rsidR="00A24B58">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rsidR="00A24B58">
        <w:fldChar w:fldCharType="separate"/>
      </w:r>
      <w:r w:rsidR="00A24B58" w:rsidRPr="00A24B58">
        <w:rPr>
          <w:rFonts w:cs="Arial"/>
          <w:szCs w:val="24"/>
        </w:rPr>
        <w:t xml:space="preserve">(Deng et al., 2006; </w:t>
      </w:r>
      <w:proofErr w:type="spellStart"/>
      <w:r w:rsidR="00A24B58" w:rsidRPr="00A24B58">
        <w:rPr>
          <w:rFonts w:cs="Arial"/>
          <w:szCs w:val="24"/>
        </w:rPr>
        <w:t>Lenčo</w:t>
      </w:r>
      <w:proofErr w:type="spellEnd"/>
      <w:r w:rsidR="00A24B58" w:rsidRPr="00A24B58">
        <w:rPr>
          <w:rFonts w:cs="Arial"/>
          <w:szCs w:val="24"/>
        </w:rPr>
        <w:t xml:space="preserve"> et al., 2007; Sullivan et al., 2006)</w:t>
      </w:r>
      <w:r w:rsidR="00A24B58">
        <w:fldChar w:fldCharType="end"/>
      </w:r>
      <w:r w:rsidR="002357D3">
        <w:t xml:space="preserve">. </w:t>
      </w:r>
    </w:p>
    <w:p w14:paraId="72246997" w14:textId="3AB8C25F" w:rsidR="00C745C9" w:rsidRPr="00A24B58" w:rsidRDefault="00EE53F4" w:rsidP="00A8163C">
      <w:pPr>
        <w:spacing w:line="480" w:lineRule="auto"/>
        <w:ind w:firstLine="450"/>
        <w:jc w:val="both"/>
        <w:rPr>
          <w:u w:val="single"/>
        </w:rPr>
      </w:pPr>
      <w:proofErr w:type="gramStart"/>
      <w:r>
        <w:t>Similarly</w:t>
      </w:r>
      <w:proofErr w:type="gramEnd"/>
      <w:r>
        <w:t xml:space="preserve"> to iron, </w:t>
      </w:r>
      <w:r>
        <w:rPr>
          <w:i/>
          <w:iCs/>
        </w:rPr>
        <w:t xml:space="preserve">F. tularensis </w:t>
      </w:r>
      <w:r>
        <w:t xml:space="preserve">is exposed to a magnesium-poor environment within hosts. </w:t>
      </w:r>
      <w:r w:rsidR="00A24B58">
        <w:t>Two major genes ha</w:t>
      </w:r>
      <w:r w:rsidR="0085609F">
        <w:t>v</w:t>
      </w:r>
      <w:r w:rsidR="00A24B58">
        <w:t xml:space="preserve">e been identified to be differently regulated in magnesium-deplete environments in </w:t>
      </w:r>
      <w:r w:rsidR="00A24B58">
        <w:rPr>
          <w:i/>
          <w:iCs/>
        </w:rPr>
        <w:t>F. tularensis</w:t>
      </w:r>
      <w:r w:rsidR="00A24B58">
        <w:t>. Like with iron starvation, these genes appear to play a</w:t>
      </w:r>
      <w:r w:rsidR="0085609F">
        <w:t xml:space="preserve"> </w:t>
      </w:r>
      <w:r w:rsidR="00A24B58">
        <w:t xml:space="preserve">role in magnesium uptake. However, they have also been identified as important for virulence as deletion of these genes, </w:t>
      </w:r>
      <w:proofErr w:type="spellStart"/>
      <w:r w:rsidR="00A24B58">
        <w:rPr>
          <w:i/>
          <w:iCs/>
        </w:rPr>
        <w:t>fmvA</w:t>
      </w:r>
      <w:proofErr w:type="spellEnd"/>
      <w:r w:rsidR="00A24B58">
        <w:rPr>
          <w:i/>
          <w:iCs/>
        </w:rPr>
        <w:t xml:space="preserve"> </w:t>
      </w:r>
      <w:r w:rsidR="00A24B58">
        <w:t xml:space="preserve">and </w:t>
      </w:r>
      <w:proofErr w:type="spellStart"/>
      <w:r w:rsidR="00A24B58">
        <w:rPr>
          <w:i/>
          <w:iCs/>
        </w:rPr>
        <w:t>f</w:t>
      </w:r>
      <w:r w:rsidR="00A24B58" w:rsidRPr="00EE53F4">
        <w:rPr>
          <w:i/>
          <w:iCs/>
        </w:rPr>
        <w:t>mvB</w:t>
      </w:r>
      <w:proofErr w:type="spellEnd"/>
      <w:r w:rsidR="00A24B58" w:rsidRPr="00EE53F4">
        <w:rPr>
          <w:i/>
          <w:iCs/>
        </w:rPr>
        <w:t xml:space="preserve">, </w:t>
      </w:r>
      <w:r w:rsidR="00A24B58" w:rsidRPr="00EE53F4">
        <w:t xml:space="preserve">led to attenuation in mice </w:t>
      </w:r>
      <w:r w:rsidR="0085609F">
        <w:rPr>
          <w:u w:val="single"/>
        </w:rPr>
        <w:fldChar w:fldCharType="begin"/>
      </w:r>
      <w:r w:rsidR="0085609F">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sidR="0085609F">
        <w:rPr>
          <w:u w:val="single"/>
        </w:rPr>
        <w:fldChar w:fldCharType="separate"/>
      </w:r>
      <w:r w:rsidR="0085609F" w:rsidRPr="00DF3017">
        <w:rPr>
          <w:rFonts w:cs="Arial"/>
        </w:rPr>
        <w:t>(Wu et al., 2016)</w:t>
      </w:r>
      <w:r w:rsidR="0085609F">
        <w:rPr>
          <w:u w:val="single"/>
        </w:rPr>
        <w:fldChar w:fldCharType="end"/>
      </w:r>
      <w:r w:rsidR="002D56F5">
        <w:rPr>
          <w:u w:val="single"/>
        </w:rPr>
        <w:t>.</w:t>
      </w:r>
    </w:p>
    <w:p w14:paraId="146A2895" w14:textId="74421DC1" w:rsidR="00C745C9" w:rsidRDefault="002D56F5" w:rsidP="004A5015">
      <w:pPr>
        <w:spacing w:line="480" w:lineRule="auto"/>
        <w:ind w:firstLine="450"/>
        <w:jc w:val="both"/>
      </w:pPr>
      <w:r>
        <w:t>In the</w:t>
      </w:r>
      <w:r w:rsidR="00EE53F4">
        <w:t xml:space="preserve"> host environment, </w:t>
      </w:r>
      <w:r>
        <w:rPr>
          <w:i/>
          <w:iCs/>
        </w:rPr>
        <w:t xml:space="preserve">F. tularensis </w:t>
      </w:r>
      <w:r w:rsidR="00EE53F4">
        <w:t>can be exposed to spermine</w:t>
      </w:r>
      <w:r w:rsidR="00170903">
        <w:t xml:space="preserve">, a natural polyamine used by eukaryotes for normal cell maintenance </w:t>
      </w:r>
      <w:r w:rsidR="00170903">
        <w:fldChar w:fldCharType="begin"/>
      </w:r>
      <w:r w:rsidR="00170903">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rsidR="00170903">
        <w:fldChar w:fldCharType="separate"/>
      </w:r>
      <w:r w:rsidR="00170903" w:rsidRPr="00170903">
        <w:rPr>
          <w:rFonts w:cs="Arial"/>
        </w:rPr>
        <w:t>(Igarashi &amp; Kashiwagi, 2019)</w:t>
      </w:r>
      <w:r w:rsidR="00170903">
        <w:fldChar w:fldCharType="end"/>
      </w:r>
      <w:r w:rsidR="00EE53F4">
        <w:t xml:space="preserve">. </w:t>
      </w:r>
      <w:r w:rsidR="00DF3017">
        <w:t xml:space="preserve">A study looking at the effects of spermine on </w:t>
      </w:r>
      <w:r w:rsidR="00DF3017">
        <w:rPr>
          <w:i/>
          <w:iCs/>
        </w:rPr>
        <w:t xml:space="preserve">F. tularensis </w:t>
      </w:r>
      <w:r>
        <w:t xml:space="preserve">revealed </w:t>
      </w:r>
      <w:r w:rsidR="00DF3017">
        <w:t xml:space="preserve">that </w:t>
      </w:r>
      <w:proofErr w:type="gramStart"/>
      <w:r w:rsidR="00DF3017">
        <w:t>presence</w:t>
      </w:r>
      <w:proofErr w:type="gramEnd"/>
      <w:r w:rsidR="00DF3017">
        <w:t xml:space="preserve"> of spermine </w:t>
      </w:r>
      <w:r>
        <w:t>influences</w:t>
      </w:r>
      <w:r w:rsidR="00DF3017">
        <w:t xml:space="preserve"> gene expression</w:t>
      </w:r>
      <w:r>
        <w:t>. In particular,</w:t>
      </w:r>
      <w:r w:rsidR="00DF3017">
        <w:t xml:space="preserve"> insertion sequence (IS) elements and nearby genes within the </w:t>
      </w:r>
      <w:r w:rsidR="00DF3017">
        <w:rPr>
          <w:i/>
          <w:iCs/>
        </w:rPr>
        <w:t xml:space="preserve">F. tularensis </w:t>
      </w:r>
      <w:r w:rsidR="00DF3017">
        <w:t xml:space="preserve">genome appeared to be </w:t>
      </w:r>
      <w:r>
        <w:t xml:space="preserve">induced </w:t>
      </w:r>
      <w:r w:rsidR="00DF3017">
        <w:t xml:space="preserve">by the presence of spermine </w:t>
      </w:r>
      <w:r w:rsidR="00DF3017">
        <w:fldChar w:fldCharType="begin"/>
      </w:r>
      <w:r w:rsidR="00DF3017">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rsidR="00DF3017">
        <w:fldChar w:fldCharType="separate"/>
      </w:r>
      <w:r w:rsidR="00DF3017" w:rsidRPr="00DF3017">
        <w:rPr>
          <w:rFonts w:cs="Arial"/>
        </w:rPr>
        <w:t>(Carlson et al., 2009)</w:t>
      </w:r>
      <w:r w:rsidR="00DF3017">
        <w:fldChar w:fldCharType="end"/>
      </w:r>
      <w:r w:rsidR="00DF3017">
        <w:t>.</w:t>
      </w:r>
    </w:p>
    <w:p w14:paraId="3861CD93" w14:textId="6D3DFBFB" w:rsidR="00EE53F4" w:rsidRPr="00FD56AB" w:rsidRDefault="00170903" w:rsidP="00A8163C">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r>
        <w:rPr>
          <w:i/>
          <w:iCs/>
        </w:rPr>
        <w:t xml:space="preserve">F. tularensis. </w:t>
      </w:r>
      <w:r>
        <w:t xml:space="preserve">One of these </w:t>
      </w:r>
      <w:r w:rsidRPr="00EE5D5A">
        <w:rPr>
          <w:i/>
          <w:iCs/>
        </w:rPr>
        <w:t>in vitro</w:t>
      </w:r>
      <w:r>
        <w:t xml:space="preserve"> growth </w:t>
      </w:r>
      <w:r w:rsidR="004B740E">
        <w:t xml:space="preserve">mediums </w:t>
      </w:r>
      <w:r>
        <w:t xml:space="preserve">is Chamberlain’s Defined Media (CDM). </w:t>
      </w:r>
      <w:commentRangeStart w:id="18"/>
      <w:r w:rsidR="00EE53F4">
        <w:t xml:space="preserve">Growth </w:t>
      </w:r>
      <w:commentRangeEnd w:id="18"/>
      <w:r w:rsidR="00EE53F4">
        <w:rPr>
          <w:rStyle w:val="CommentReference"/>
        </w:rPr>
        <w:commentReference w:id="18"/>
      </w:r>
      <w:r w:rsidR="00EE53F4">
        <w:t xml:space="preserve">in </w:t>
      </w:r>
      <w:r>
        <w:t>CDM</w:t>
      </w:r>
      <w:r w:rsidR="00EE53F4">
        <w:t xml:space="preserve"> has been found to generally increase </w:t>
      </w:r>
      <w:r w:rsidR="004B740E">
        <w:t xml:space="preserve">the abundance of </w:t>
      </w:r>
      <w:r w:rsidR="004B740E" w:rsidRPr="00EE5D5A">
        <w:rPr>
          <w:i/>
          <w:iCs/>
        </w:rPr>
        <w:t>F. tularensis</w:t>
      </w:r>
      <w:r w:rsidR="004B740E">
        <w:t xml:space="preserve"> </w:t>
      </w:r>
      <w:r w:rsidR="00EE53F4">
        <w:t>virulence protein</w:t>
      </w:r>
      <w:r w:rsidR="004B740E">
        <w:t>s</w:t>
      </w:r>
      <w:r w:rsidR="00EE53F4">
        <w:t xml:space="preserve"> </w:t>
      </w:r>
      <w:r w:rsidR="00EE53F4">
        <w:rPr>
          <w:i/>
          <w:iCs/>
        </w:rPr>
        <w:fldChar w:fldCharType="begin"/>
      </w:r>
      <w:r w:rsidR="00EE53F4">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sidR="00EE53F4">
        <w:rPr>
          <w:i/>
          <w:iCs/>
        </w:rPr>
        <w:fldChar w:fldCharType="separate"/>
      </w:r>
      <w:r w:rsidR="00EE53F4" w:rsidRPr="00FD56AB">
        <w:rPr>
          <w:rFonts w:cs="Arial"/>
        </w:rPr>
        <w:t xml:space="preserve">(Carlson et al., 2007; Meibom &amp; </w:t>
      </w:r>
      <w:proofErr w:type="spellStart"/>
      <w:r w:rsidR="00EE53F4" w:rsidRPr="00FD56AB">
        <w:rPr>
          <w:rFonts w:cs="Arial"/>
        </w:rPr>
        <w:t>Charbit</w:t>
      </w:r>
      <w:proofErr w:type="spellEnd"/>
      <w:r w:rsidR="00EE53F4" w:rsidRPr="00FD56AB">
        <w:rPr>
          <w:rFonts w:cs="Arial"/>
        </w:rPr>
        <w:t>, 2010)</w:t>
      </w:r>
      <w:r w:rsidR="00EE53F4">
        <w:rPr>
          <w:i/>
          <w:iCs/>
        </w:rPr>
        <w:fldChar w:fldCharType="end"/>
      </w:r>
      <w:r w:rsidR="00EE53F4">
        <w:t xml:space="preserve">. </w:t>
      </w:r>
    </w:p>
    <w:p w14:paraId="52C706EF" w14:textId="6471566D" w:rsidR="00EE53F4" w:rsidRPr="00DF3017" w:rsidRDefault="00170903" w:rsidP="00A8163C">
      <w:pPr>
        <w:spacing w:line="480" w:lineRule="auto"/>
        <w:ind w:firstLine="450"/>
        <w:jc w:val="both"/>
      </w:pPr>
      <w:r>
        <w:t xml:space="preserve">Another </w:t>
      </w:r>
      <w:proofErr w:type="gramStart"/>
      <w:r>
        <w:t>media</w:t>
      </w:r>
      <w:proofErr w:type="gramEnd"/>
      <w:r>
        <w:t xml:space="preserve"> </w:t>
      </w:r>
      <w:r w:rsidR="004B740E">
        <w:t xml:space="preserve">commonly </w:t>
      </w:r>
      <w:r>
        <w:t xml:space="preserve">used in lab cultivation of </w:t>
      </w:r>
      <w:r>
        <w:rPr>
          <w:i/>
          <w:iCs/>
        </w:rPr>
        <w:t xml:space="preserve">F. tularensis </w:t>
      </w:r>
      <w:r>
        <w:t xml:space="preserve">is cysteine heart agar with hemoglobin (CHAH). </w:t>
      </w:r>
      <w:commentRangeStart w:id="19"/>
      <w:r>
        <w:t>To</w:t>
      </w:r>
      <w:r w:rsidR="00EE53F4">
        <w:t xml:space="preserve"> </w:t>
      </w:r>
      <w:commentRangeEnd w:id="19"/>
      <w:r w:rsidR="00EE53F4">
        <w:rPr>
          <w:rStyle w:val="CommentReference"/>
        </w:rPr>
        <w:commentReference w:id="19"/>
      </w:r>
      <w:r w:rsidR="00EE53F4">
        <w:t xml:space="preserve">the </w:t>
      </w:r>
      <w:r>
        <w:t xml:space="preserve">best of our knowledge, there are no </w:t>
      </w:r>
      <w:r w:rsidR="004B740E">
        <w:t>reports</w:t>
      </w:r>
      <w:r>
        <w:t xml:space="preserve"> comparing gene regulation or response to growth on CHAH of </w:t>
      </w:r>
      <w:r>
        <w:rPr>
          <w:i/>
          <w:iCs/>
        </w:rPr>
        <w:t>F. tularensis</w:t>
      </w:r>
      <w:r>
        <w:t xml:space="preserve"> as compared to other media types. </w:t>
      </w:r>
    </w:p>
    <w:p w14:paraId="00362DA6" w14:textId="5774414F" w:rsidR="009D651E" w:rsidRDefault="00000000">
      <w:pPr>
        <w:pStyle w:val="Heading3"/>
      </w:pPr>
      <w:r>
        <w:t>Results</w:t>
      </w:r>
    </w:p>
    <w:p w14:paraId="48291318" w14:textId="77777777" w:rsidR="00131600" w:rsidRPr="007C11B0" w:rsidRDefault="00131600" w:rsidP="00131600">
      <w:pPr>
        <w:spacing w:line="480" w:lineRule="auto"/>
        <w:rPr>
          <w:b/>
          <w:bCs/>
        </w:rPr>
      </w:pPr>
      <w:r w:rsidRPr="007C11B0">
        <w:rPr>
          <w:b/>
          <w:bCs/>
        </w:rPr>
        <w:t>bS21 homologs are not responsive to a number of conditions</w:t>
      </w:r>
    </w:p>
    <w:p w14:paraId="46D4ED79" w14:textId="1C3881C5" w:rsidR="009C21CD" w:rsidRDefault="00131600" w:rsidP="00A8163C">
      <w:pPr>
        <w:spacing w:line="480" w:lineRule="auto"/>
        <w:ind w:firstLine="450"/>
        <w:jc w:val="both"/>
      </w:pPr>
      <w:r>
        <w:t xml:space="preserve">In order to efficiently </w:t>
      </w:r>
      <w:r w:rsidR="00BB0BB5">
        <w:t>test</w:t>
      </w:r>
      <w:r>
        <w:t xml:space="preserve"> </w:t>
      </w:r>
      <w:r w:rsidR="00BB0BB5">
        <w:t>multiple</w:t>
      </w:r>
      <w:r>
        <w:t xml:space="preserve"> </w:t>
      </w:r>
      <w:r w:rsidR="00BB0BB5">
        <w:t>conditions</w:t>
      </w:r>
      <w:r>
        <w:t xml:space="preserve"> to assess </w:t>
      </w:r>
      <w:r w:rsidR="00BB0BB5">
        <w:t>relative</w:t>
      </w:r>
      <w:r>
        <w:t xml:space="preserve"> </w:t>
      </w:r>
      <w:proofErr w:type="gramStart"/>
      <w:r>
        <w:t>expression</w:t>
      </w:r>
      <w:proofErr w:type="gramEnd"/>
      <w:r>
        <w:t xml:space="preserve"> of bS21-1 </w:t>
      </w:r>
      <w:r w:rsidR="00BB0BB5">
        <w:t>and</w:t>
      </w:r>
      <w:r>
        <w:t xml:space="preserve"> bS21-3, </w:t>
      </w:r>
      <w:r w:rsidR="00BB0BB5">
        <w:t>we constructed</w:t>
      </w:r>
      <w:r>
        <w:t xml:space="preserve"> </w:t>
      </w:r>
      <w:r w:rsidR="00BB0BB5">
        <w:t xml:space="preserve">plasmids encoding fluorescent </w:t>
      </w:r>
      <w:r>
        <w:t>reporter</w:t>
      </w:r>
      <w:r w:rsidR="00BB0BB5">
        <w:t>s. In particular, t</w:t>
      </w:r>
      <w:r>
        <w:t xml:space="preserve">hese </w:t>
      </w:r>
      <w:proofErr w:type="gramStart"/>
      <w:r>
        <w:t>reporter</w:t>
      </w:r>
      <w:r w:rsidR="00BB0BB5">
        <w:t>s</w:t>
      </w:r>
      <w:proofErr w:type="gramEnd"/>
      <w:r>
        <w:t xml:space="preserve"> </w:t>
      </w:r>
      <w:r w:rsidR="00BB0BB5">
        <w:t xml:space="preserve">contained the predicted promoter region for </w:t>
      </w:r>
      <w:r>
        <w:t xml:space="preserve">either </w:t>
      </w:r>
      <w:r w:rsidR="00C30806" w:rsidRPr="00C30806">
        <w:rPr>
          <w:i/>
          <w:iCs/>
        </w:rPr>
        <w:t>rpsU1</w:t>
      </w:r>
      <w:r>
        <w:rPr>
          <w:i/>
          <w:iCs/>
        </w:rPr>
        <w:t xml:space="preserve"> </w:t>
      </w:r>
      <w:r>
        <w:t xml:space="preserve">or </w:t>
      </w:r>
      <w:r w:rsidR="00811640" w:rsidRPr="00811640">
        <w:rPr>
          <w:i/>
          <w:iCs/>
        </w:rPr>
        <w:t>rpsU3</w:t>
      </w:r>
      <w:r w:rsidR="00BB0BB5">
        <w:t xml:space="preserve">. Because </w:t>
      </w:r>
      <w:r w:rsidR="00C30806" w:rsidRPr="00C30806">
        <w:rPr>
          <w:i/>
          <w:iCs/>
        </w:rPr>
        <w:t>rpsU1</w:t>
      </w:r>
      <w:r w:rsidR="00BB0BB5">
        <w:t xml:space="preserve"> is the second gene in an operon, the region predicted to encode the </w:t>
      </w:r>
      <w:r w:rsidR="00C30806" w:rsidRPr="00C30806">
        <w:rPr>
          <w:i/>
          <w:iCs/>
        </w:rPr>
        <w:t>rpsU1</w:t>
      </w:r>
      <w:r w:rsidR="00BB0BB5">
        <w:t xml:space="preserve"> promoter is upstream of the first gene in the operon, </w:t>
      </w:r>
      <w:proofErr w:type="spellStart"/>
      <w:r w:rsidR="00BB0BB5" w:rsidRPr="00314F44">
        <w:rPr>
          <w:i/>
          <w:iCs/>
        </w:rPr>
        <w:t>cs</w:t>
      </w:r>
      <w:r w:rsidR="00AA17DE">
        <w:rPr>
          <w:i/>
          <w:iCs/>
        </w:rPr>
        <w:t>p</w:t>
      </w:r>
      <w:r w:rsidR="00BB0BB5" w:rsidRPr="00314F44">
        <w:rPr>
          <w:i/>
          <w:iCs/>
        </w:rPr>
        <w:t>C</w:t>
      </w:r>
      <w:proofErr w:type="spellEnd"/>
      <w:r w:rsidR="00BB0BB5">
        <w:t>. The</w:t>
      </w:r>
      <w:r w:rsidR="00BE00A3">
        <w:t xml:space="preserve"> DNA </w:t>
      </w:r>
      <w:r w:rsidR="00AA17DE">
        <w:t>including</w:t>
      </w:r>
      <w:r w:rsidR="00BE00A3">
        <w:t xml:space="preserve"> putative</w:t>
      </w:r>
      <w:r w:rsidR="00BB0BB5">
        <w:t xml:space="preserve"> promoter</w:t>
      </w:r>
      <w:r w:rsidR="00BE00A3">
        <w:t xml:space="preserve"> regions (approximately 250 bp for </w:t>
      </w:r>
      <w:r w:rsidR="00C30806" w:rsidRPr="00C30806">
        <w:rPr>
          <w:i/>
          <w:iCs/>
        </w:rPr>
        <w:t>rpsU1</w:t>
      </w:r>
      <w:r w:rsidR="00BE00A3">
        <w:t xml:space="preserve"> and approximately 400 bp for </w:t>
      </w:r>
      <w:r w:rsidR="00811640" w:rsidRPr="00811640">
        <w:rPr>
          <w:i/>
          <w:iCs/>
        </w:rPr>
        <w:t>rpsU3</w:t>
      </w:r>
      <w:r w:rsidR="00BE00A3">
        <w:t>)</w:t>
      </w:r>
      <w:r w:rsidR="004B740E">
        <w:t>,</w:t>
      </w:r>
      <w:r w:rsidR="00BB0BB5">
        <w:t xml:space="preserve"> </w:t>
      </w:r>
      <w:r w:rsidR="00AA17DE">
        <w:t xml:space="preserve">up to the </w:t>
      </w:r>
      <w:r w:rsidR="00BE00A3">
        <w:t>start codon</w:t>
      </w:r>
      <w:r w:rsidR="00AA17DE">
        <w:t xml:space="preserve"> of either </w:t>
      </w:r>
      <w:proofErr w:type="spellStart"/>
      <w:r w:rsidR="00AA17DE" w:rsidRPr="00314F44">
        <w:rPr>
          <w:i/>
          <w:iCs/>
        </w:rPr>
        <w:t>cspC</w:t>
      </w:r>
      <w:proofErr w:type="spellEnd"/>
      <w:r w:rsidR="00AA17DE">
        <w:t xml:space="preserve"> or </w:t>
      </w:r>
      <w:r w:rsidR="00811640" w:rsidRPr="00811640">
        <w:rPr>
          <w:i/>
          <w:iCs/>
        </w:rPr>
        <w:t>rpsU3</w:t>
      </w:r>
      <w:r w:rsidR="004B740E">
        <w:rPr>
          <w:i/>
          <w:iCs/>
        </w:rPr>
        <w:t>,</w:t>
      </w:r>
      <w:r w:rsidR="00AA17DE">
        <w:t xml:space="preserve"> is followed by</w:t>
      </w:r>
      <w:r w:rsidR="00BE00A3">
        <w:t xml:space="preserve"> DNA specifying a triple alanine linker </w:t>
      </w:r>
      <w:r w:rsidR="00AA17DE">
        <w:t>in frame with</w:t>
      </w:r>
      <w:r w:rsidR="00BE00A3">
        <w:t xml:space="preserve"> the green fluorescent protein</w:t>
      </w:r>
      <w:r w:rsidR="00AA17DE">
        <w:t xml:space="preserve"> gene</w:t>
      </w:r>
      <w:r w:rsidR="00BE00A3">
        <w:t xml:space="preserve"> (</w:t>
      </w:r>
      <w:proofErr w:type="spellStart"/>
      <w:r w:rsidR="00BE00A3" w:rsidRPr="00314F44">
        <w:rPr>
          <w:i/>
          <w:iCs/>
        </w:rPr>
        <w:t>gfp</w:t>
      </w:r>
      <w:proofErr w:type="spellEnd"/>
      <w:r w:rsidR="00BE00A3">
        <w:t xml:space="preserve">). </w:t>
      </w:r>
      <w:r>
        <w:t xml:space="preserve">These constructs were created on a multi-copy plasmid and transformed into wild-type </w:t>
      </w:r>
      <w:r w:rsidR="00BE00A3" w:rsidRPr="00EE5D5A">
        <w:rPr>
          <w:i/>
          <w:iCs/>
        </w:rPr>
        <w:t>F. tularensis</w:t>
      </w:r>
      <w:r w:rsidR="00BE00A3">
        <w:t xml:space="preserve"> </w:t>
      </w:r>
      <w:r>
        <w:t>LVS cells</w:t>
      </w:r>
      <w:commentRangeStart w:id="20"/>
      <w:r>
        <w:t xml:space="preserve">. </w:t>
      </w:r>
      <w:r w:rsidR="00735A65">
        <w:t>Thus, we expect that fluorescence will report the relative abundances of either</w:t>
      </w:r>
      <w:r w:rsidR="00A62ED7">
        <w:t xml:space="preserve"> bS21-1 or bS21-3</w:t>
      </w:r>
      <w:r w:rsidR="00735A65">
        <w:t>.</w:t>
      </w:r>
      <w:commentRangeEnd w:id="20"/>
      <w:r w:rsidR="00735A65">
        <w:rPr>
          <w:rStyle w:val="CommentReference"/>
        </w:rPr>
        <w:t xml:space="preserve"> </w:t>
      </w:r>
      <w:r w:rsidR="004B740E">
        <w:rPr>
          <w:rStyle w:val="CommentReference"/>
        </w:rPr>
        <w:commentReference w:id="20"/>
      </w:r>
    </w:p>
    <w:p w14:paraId="7D3626E4" w14:textId="3D07CD74" w:rsidR="00EA6D50" w:rsidRPr="00314F44" w:rsidRDefault="009C21CD" w:rsidP="00314F44">
      <w:pPr>
        <w:spacing w:line="480" w:lineRule="auto"/>
        <w:rPr>
          <w:b/>
          <w:bCs/>
        </w:rPr>
      </w:pPr>
      <w:r>
        <w:rPr>
          <w:b/>
          <w:bCs/>
        </w:rPr>
        <w:lastRenderedPageBreak/>
        <w:t>Screening for f</w:t>
      </w:r>
      <w:r w:rsidR="00EA6D50" w:rsidRPr="00314F44">
        <w:rPr>
          <w:b/>
          <w:bCs/>
        </w:rPr>
        <w:t xml:space="preserve">actors </w:t>
      </w:r>
      <w:r>
        <w:rPr>
          <w:b/>
          <w:bCs/>
        </w:rPr>
        <w:t>that influence</w:t>
      </w:r>
      <w:r w:rsidR="00EA6D50" w:rsidRPr="00314F44">
        <w:rPr>
          <w:b/>
          <w:bCs/>
        </w:rPr>
        <w:t xml:space="preserve"> expression of </w:t>
      </w:r>
      <w:r w:rsidR="00C30806" w:rsidRPr="00C30806">
        <w:rPr>
          <w:b/>
          <w:bCs/>
          <w:i/>
          <w:iCs/>
        </w:rPr>
        <w:t>rpsU1</w:t>
      </w:r>
    </w:p>
    <w:p w14:paraId="4E0882AE" w14:textId="6CB157D6" w:rsidR="00131600" w:rsidRDefault="00131600" w:rsidP="00A8163C">
      <w:pPr>
        <w:spacing w:line="480" w:lineRule="auto"/>
        <w:ind w:firstLine="450"/>
        <w:jc w:val="both"/>
      </w:pPr>
      <w:r>
        <w:t xml:space="preserve">When </w:t>
      </w:r>
      <w:r w:rsidR="00EA6D50" w:rsidRPr="00314F44">
        <w:rPr>
          <w:i/>
          <w:iCs/>
        </w:rPr>
        <w:t>F. tularensis</w:t>
      </w:r>
      <w:r w:rsidR="00EA6D50">
        <w:t xml:space="preserve"> cells containing </w:t>
      </w:r>
      <w:r>
        <w:t xml:space="preserve">the </w:t>
      </w:r>
      <w:r w:rsidR="00C30806" w:rsidRPr="00C30806">
        <w:rPr>
          <w:i/>
          <w:iCs/>
        </w:rPr>
        <w:t>rpsU1</w:t>
      </w:r>
      <w:r>
        <w:rPr>
          <w:i/>
          <w:iCs/>
        </w:rPr>
        <w:t xml:space="preserve"> </w:t>
      </w:r>
      <w:r w:rsidR="00EA6D50">
        <w:t>reporter were</w:t>
      </w:r>
      <w:r>
        <w:t xml:space="preserve"> grown to mid-log and then exposed to either heat or cold-shock, there was no </w:t>
      </w:r>
      <w:r w:rsidR="00EA6D50">
        <w:t xml:space="preserve">significant </w:t>
      </w:r>
      <w:r>
        <w:t xml:space="preserve">change in </w:t>
      </w:r>
      <w:r w:rsidR="00EA6D50" w:rsidRPr="00EA6D50">
        <w:t>fluorescence</w:t>
      </w:r>
      <w:r w:rsidR="006300E3">
        <w:t xml:space="preserve">, compared to cells grown at the standard temperature, 37°C, in standard growth media (supplemented Mueller-Hinton Broth, </w:t>
      </w:r>
      <w:proofErr w:type="spellStart"/>
      <w:r w:rsidR="006300E3">
        <w:t>sMHB</w:t>
      </w:r>
      <w:proofErr w:type="spellEnd"/>
      <w:r w:rsidR="006300E3">
        <w:t xml:space="preserve">) </w:t>
      </w:r>
      <w:r w:rsidR="00EA6D50">
        <w:t>(</w:t>
      </w:r>
      <w:r w:rsidR="00EA6D50" w:rsidRPr="00314F44">
        <w:rPr>
          <w:b/>
          <w:bCs/>
        </w:rPr>
        <w:t>Fig 1A</w:t>
      </w:r>
      <w:r w:rsidR="00EA6D50">
        <w:t>)</w:t>
      </w:r>
      <w:r>
        <w:t xml:space="preserve">. </w:t>
      </w:r>
      <w:commentRangeStart w:id="21"/>
      <w:r w:rsidR="00EA6D50">
        <w:t xml:space="preserve">Similarly, there were no changes in </w:t>
      </w:r>
      <w:r w:rsidR="00576E8A" w:rsidRPr="00EA6D50">
        <w:t>fluorescence</w:t>
      </w:r>
      <w:r w:rsidR="00576E8A">
        <w:t xml:space="preserve"> </w:t>
      </w:r>
      <w:r w:rsidR="00EA6D50">
        <w:t xml:space="preserve">of cells grown in </w:t>
      </w:r>
      <w:r>
        <w:t>different salt concentrations</w:t>
      </w:r>
      <w:r w:rsidR="00576E8A">
        <w:t xml:space="preserve"> (</w:t>
      </w:r>
      <w:r w:rsidR="00576E8A" w:rsidRPr="00314F44">
        <w:rPr>
          <w:b/>
          <w:bCs/>
        </w:rPr>
        <w:t>Fig 1B</w:t>
      </w:r>
      <w:r w:rsidR="00576E8A">
        <w:t>)</w:t>
      </w:r>
      <w:r>
        <w:t xml:space="preserve">, </w:t>
      </w:r>
      <w:r w:rsidR="00576E8A">
        <w:t>or when e</w:t>
      </w:r>
      <w:r>
        <w:t>xpos</w:t>
      </w:r>
      <w:r w:rsidR="00576E8A">
        <w:t>ed</w:t>
      </w:r>
      <w:r>
        <w:t xml:space="preserve"> to either H</w:t>
      </w:r>
      <w:r>
        <w:rPr>
          <w:vertAlign w:val="subscript"/>
        </w:rPr>
        <w:t>2</w:t>
      </w:r>
      <w:r>
        <w:t>O</w:t>
      </w:r>
      <w:r>
        <w:rPr>
          <w:vertAlign w:val="subscript"/>
        </w:rPr>
        <w:t xml:space="preserve">2 </w:t>
      </w:r>
      <w:r>
        <w:t>or UV-stress (</w:t>
      </w:r>
      <w:r w:rsidRPr="00314F44">
        <w:rPr>
          <w:b/>
          <w:bCs/>
        </w:rPr>
        <w:t>Fig</w:t>
      </w:r>
      <w:r w:rsidR="00576E8A" w:rsidRPr="00314F44">
        <w:rPr>
          <w:b/>
          <w:bCs/>
        </w:rPr>
        <w:t xml:space="preserve"> </w:t>
      </w:r>
      <w:r w:rsidRPr="00314F44">
        <w:rPr>
          <w:b/>
          <w:bCs/>
        </w:rPr>
        <w:t>1</w:t>
      </w:r>
      <w:r w:rsidR="00576E8A" w:rsidRPr="00314F44">
        <w:rPr>
          <w:b/>
          <w:bCs/>
        </w:rPr>
        <w:t>C, D</w:t>
      </w:r>
      <w:r>
        <w:t xml:space="preserve">). </w:t>
      </w:r>
      <w:commentRangeEnd w:id="21"/>
      <w:r w:rsidR="004B740E">
        <w:rPr>
          <w:rStyle w:val="CommentReference"/>
        </w:rPr>
        <w:commentReference w:id="21"/>
      </w:r>
      <w:r w:rsidR="00A8163C" w:rsidRPr="00A8163C">
        <w:t xml:space="preserve"> </w:t>
      </w:r>
      <w:r w:rsidR="00A8163C">
        <w:t xml:space="preserve">The conditions tested on </w:t>
      </w:r>
      <w:r w:rsidR="00A8163C" w:rsidRPr="00811640">
        <w:rPr>
          <w:i/>
          <w:iCs/>
        </w:rPr>
        <w:t>rpsU</w:t>
      </w:r>
      <w:r w:rsidR="00A8163C">
        <w:rPr>
          <w:i/>
          <w:iCs/>
        </w:rPr>
        <w:t>1</w:t>
      </w:r>
      <w:r w:rsidR="00A8163C">
        <w:rPr>
          <w:i/>
          <w:iCs/>
        </w:rPr>
        <w:t xml:space="preserve"> </w:t>
      </w:r>
      <w:r w:rsidR="00A8163C">
        <w:t xml:space="preserve">in CDM also showed no significant change in </w:t>
      </w:r>
      <w:r w:rsidR="00A8163C" w:rsidRPr="00811640">
        <w:rPr>
          <w:i/>
          <w:iCs/>
        </w:rPr>
        <w:t>rpsU</w:t>
      </w:r>
      <w:r w:rsidR="00A8163C">
        <w:rPr>
          <w:i/>
          <w:iCs/>
        </w:rPr>
        <w:t>1</w:t>
      </w:r>
      <w:r w:rsidR="00A8163C">
        <w:rPr>
          <w:i/>
          <w:iCs/>
        </w:rPr>
        <w:t xml:space="preserve"> </w:t>
      </w:r>
      <w:r w:rsidR="00A8163C">
        <w:t>reported fluorescence in response to changes in iron, magnesium, or spermine concentrations (</w:t>
      </w:r>
      <w:r w:rsidR="00A8163C" w:rsidRPr="00986754">
        <w:rPr>
          <w:b/>
          <w:bCs/>
        </w:rPr>
        <w:t xml:space="preserve">Fig </w:t>
      </w:r>
      <w:r w:rsidR="00A8163C">
        <w:rPr>
          <w:b/>
          <w:bCs/>
        </w:rPr>
        <w:t>2</w:t>
      </w:r>
      <w:r w:rsidR="00A8163C" w:rsidRPr="00986754">
        <w:rPr>
          <w:b/>
          <w:bCs/>
        </w:rPr>
        <w:t>A, B, C</w:t>
      </w:r>
      <w:r w:rsidR="00A8163C">
        <w:t>).</w:t>
      </w:r>
    </w:p>
    <w:p w14:paraId="3981F1E0" w14:textId="60844DEC" w:rsidR="009D651E" w:rsidRDefault="00953DBD">
      <w:pPr>
        <w:spacing w:line="480" w:lineRule="auto"/>
      </w:pPr>
      <w:r>
        <w:rPr>
          <w:noProof/>
        </w:rPr>
        <w:drawing>
          <wp:inline distT="0" distB="0" distL="0" distR="0" wp14:anchorId="5FD6AC77" wp14:editId="4EAE46E7">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commentRangeStart w:id="22"/>
      <w:commentRangeEnd w:id="22"/>
      <w:r w:rsidR="009C21CD">
        <w:rPr>
          <w:rStyle w:val="CommentReference"/>
        </w:rPr>
        <w:commentReference w:id="22"/>
      </w:r>
    </w:p>
    <w:p w14:paraId="4928FD89" w14:textId="3CEE4B6F" w:rsidR="009D651E" w:rsidRDefault="00000000" w:rsidP="00A8163C">
      <w:pPr>
        <w:spacing w:after="240"/>
        <w:jc w:val="both"/>
      </w:pPr>
      <w:r>
        <w:rPr>
          <w:b/>
        </w:rPr>
        <w:t xml:space="preserve">Figure 1. </w:t>
      </w:r>
      <w:r w:rsidR="00494A48" w:rsidRPr="00314F44">
        <w:rPr>
          <w:b/>
          <w:i/>
          <w:iCs/>
        </w:rPr>
        <w:t>F. tularensis</w:t>
      </w:r>
      <w:r w:rsidR="00494A48">
        <w:rPr>
          <w:b/>
        </w:rPr>
        <w:t xml:space="preserve"> cells exposed to different temperatures, salt concentrations, or amounts of oxidative or UV stress do not appear to </w:t>
      </w:r>
      <w:r w:rsidR="00494A48">
        <w:rPr>
          <w:b/>
        </w:rPr>
        <w:lastRenderedPageBreak/>
        <w:t xml:space="preserve">have changes in </w:t>
      </w:r>
      <w:r w:rsidR="00C30806" w:rsidRPr="00C30806">
        <w:rPr>
          <w:b/>
          <w:i/>
          <w:iCs/>
        </w:rPr>
        <w:t>rpsU1</w:t>
      </w:r>
      <w:r w:rsidR="00494A48">
        <w:rPr>
          <w:b/>
          <w:i/>
          <w:iCs/>
        </w:rPr>
        <w:t xml:space="preserve"> </w:t>
      </w:r>
      <w:r w:rsidR="00494A48">
        <w:rPr>
          <w:b/>
        </w:rPr>
        <w:t>production</w:t>
      </w:r>
      <w:r>
        <w:rPr>
          <w:b/>
          <w:i/>
        </w:rPr>
        <w:t>.</w:t>
      </w:r>
      <w:r>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Pr>
          <w:i/>
        </w:rPr>
        <w:t xml:space="preserve"> </w:t>
      </w:r>
      <w:r>
        <w:t>(</w:t>
      </w:r>
      <w:r w:rsidRPr="00314F44">
        <w:rPr>
          <w:b/>
          <w:bCs/>
        </w:rPr>
        <w:t>A</w:t>
      </w:r>
      <w:r>
        <w:t xml:space="preserve">) </w:t>
      </w:r>
      <w:r w:rsidR="00494A48">
        <w:t>Cells</w:t>
      </w:r>
      <w:r>
        <w:t xml:space="preserve"> exposed to temperatures of 4°C or 42°C as compared to standard growth temperature, 37°C. </w:t>
      </w:r>
      <w:r w:rsidR="00C10837">
        <w:t xml:space="preserve">Experiment was completed in biological duplicate. </w:t>
      </w:r>
      <w:r>
        <w:t>(</w:t>
      </w:r>
      <w:r w:rsidRPr="00314F44">
        <w:rPr>
          <w:b/>
          <w:bCs/>
        </w:rPr>
        <w:t>B</w:t>
      </w:r>
      <w:r>
        <w:t xml:space="preserve">) </w:t>
      </w:r>
      <w:r w:rsidR="00494A48">
        <w:t>Cells</w:t>
      </w:r>
      <w:r>
        <w:t xml:space="preserve"> </w:t>
      </w:r>
      <w:proofErr w:type="gramStart"/>
      <w:r>
        <w:t>grown</w:t>
      </w:r>
      <w:proofErr w:type="gramEnd"/>
      <w:r>
        <w:t xml:space="preserve"> in </w:t>
      </w:r>
      <w:r w:rsidR="00494A48">
        <w:t xml:space="preserve">different </w:t>
      </w:r>
      <w:r>
        <w:t xml:space="preserve">salt concentrations. </w:t>
      </w:r>
      <w:r w:rsidR="00C10837">
        <w:t xml:space="preserve">0.5% NaCl and 1% NaCl were tested twice in biological duplicate, the rest were completed once in biological duplicate. </w:t>
      </w:r>
      <w:r>
        <w:t>(</w:t>
      </w:r>
      <w:r w:rsidRPr="00314F44">
        <w:rPr>
          <w:b/>
          <w:bCs/>
        </w:rPr>
        <w:t>C</w:t>
      </w:r>
      <w:r>
        <w:t xml:space="preserve">) </w:t>
      </w:r>
      <w:r w:rsidR="00494A48">
        <w:t>Cells</w:t>
      </w:r>
      <w:r>
        <w:t xml:space="preserve"> </w:t>
      </w:r>
      <w:proofErr w:type="gramStart"/>
      <w:r>
        <w:t>grown</w:t>
      </w:r>
      <w:proofErr w:type="gramEnd"/>
      <w:r>
        <w:t xml:space="preserve"> to log-phase and then exposed to </w:t>
      </w:r>
      <w:r w:rsidR="00494A48">
        <w:t xml:space="preserve">indicated </w:t>
      </w:r>
      <w:r>
        <w:t>concentrations of hydrogen peroxide</w:t>
      </w:r>
      <w:r w:rsidR="00494A48">
        <w:t xml:space="preserve"> (H</w:t>
      </w:r>
      <w:r w:rsidR="00494A48" w:rsidRPr="00314F44">
        <w:rPr>
          <w:vertAlign w:val="subscript"/>
        </w:rPr>
        <w:t>2</w:t>
      </w:r>
      <w:r w:rsidR="00494A48">
        <w:t>O</w:t>
      </w:r>
      <w:r w:rsidR="00494A48" w:rsidRPr="00314F44">
        <w:rPr>
          <w:vertAlign w:val="subscript"/>
        </w:rPr>
        <w:t>2</w:t>
      </w:r>
      <w:r w:rsidR="00494A48">
        <w:t>)</w:t>
      </w:r>
      <w:r>
        <w:t xml:space="preserve">. </w:t>
      </w:r>
      <w:r w:rsidR="00C10837">
        <w:t xml:space="preserve">All were completed once in biological duplicate. </w:t>
      </w:r>
      <w:r>
        <w:t>(</w:t>
      </w:r>
      <w:r w:rsidRPr="00314F44">
        <w:rPr>
          <w:b/>
          <w:bCs/>
        </w:rPr>
        <w:t>D</w:t>
      </w:r>
      <w:r>
        <w:t xml:space="preserve">) </w:t>
      </w:r>
      <w:r w:rsidR="00494A48">
        <w:t>Cells</w:t>
      </w:r>
      <w:r>
        <w:t xml:space="preserve"> </w:t>
      </w:r>
      <w:proofErr w:type="gramStart"/>
      <w:r>
        <w:t>grown</w:t>
      </w:r>
      <w:proofErr w:type="gramEnd"/>
      <w:r>
        <w:t xml:space="preserve"> to log-phase and then exposed to </w:t>
      </w:r>
      <w:r w:rsidR="00494A48">
        <w:t xml:space="preserve">indicated </w:t>
      </w:r>
      <w:r>
        <w:t xml:space="preserve">doses of UV light exposure. </w:t>
      </w:r>
      <w:r w:rsidR="00C10837">
        <w:t xml:space="preserve">All were completed once in biological duplicate. </w:t>
      </w:r>
    </w:p>
    <w:p w14:paraId="356886ED" w14:textId="77777777" w:rsidR="0086472A" w:rsidRDefault="0086472A" w:rsidP="0086472A">
      <w:pPr>
        <w:spacing w:line="480" w:lineRule="auto"/>
      </w:pPr>
      <w:r>
        <w:rPr>
          <w:noProof/>
        </w:rPr>
        <w:drawing>
          <wp:inline distT="0" distB="0" distL="0" distR="0" wp14:anchorId="3ED4993F" wp14:editId="7D07D9F4">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15"/>
                    <a:srcRect/>
                    <a:stretch>
                      <a:fillRect/>
                    </a:stretch>
                  </pic:blipFill>
                  <pic:spPr>
                    <a:xfrm>
                      <a:off x="0" y="0"/>
                      <a:ext cx="5303520" cy="4587875"/>
                    </a:xfrm>
                    <a:prstGeom prst="rect">
                      <a:avLst/>
                    </a:prstGeom>
                    <a:ln/>
                  </pic:spPr>
                </pic:pic>
              </a:graphicData>
            </a:graphic>
          </wp:inline>
        </w:drawing>
      </w:r>
    </w:p>
    <w:p w14:paraId="1D798458" w14:textId="214D28E1" w:rsidR="00E22B75" w:rsidRPr="00A8163C" w:rsidRDefault="0086472A" w:rsidP="00A8163C">
      <w:pPr>
        <w:spacing w:after="240"/>
        <w:jc w:val="both"/>
        <w:rPr>
          <w:b/>
        </w:rPr>
      </w:pPr>
      <w:commentRangeStart w:id="23"/>
      <w:r>
        <w:rPr>
          <w:b/>
        </w:rPr>
        <w:t xml:space="preserve">Figure </w:t>
      </w:r>
      <w:commentRangeEnd w:id="23"/>
      <w:r w:rsidR="00E86EA0">
        <w:rPr>
          <w:rStyle w:val="CommentReference"/>
        </w:rPr>
        <w:commentReference w:id="23"/>
      </w:r>
      <w:r>
        <w:rPr>
          <w:b/>
        </w:rPr>
        <w:t>2.</w:t>
      </w:r>
      <w:r w:rsidR="00A8163C">
        <w:rPr>
          <w:b/>
        </w:rPr>
        <w:t xml:space="preserve"> </w:t>
      </w:r>
      <w:r w:rsidR="005D1AEB" w:rsidRPr="00314F44">
        <w:rPr>
          <w:b/>
          <w:i/>
          <w:iCs/>
        </w:rPr>
        <w:t>F. tularensis</w:t>
      </w:r>
      <w:r w:rsidR="005D1AEB">
        <w:rPr>
          <w:b/>
        </w:rPr>
        <w:t xml:space="preserve"> cells exposed to different iron, magnesium, or spermine concentrations do not appear to have changes in </w:t>
      </w:r>
      <w:r w:rsidR="00C30806" w:rsidRPr="00C30806">
        <w:rPr>
          <w:b/>
          <w:i/>
          <w:iCs/>
        </w:rPr>
        <w:t>rpsU1</w:t>
      </w:r>
      <w:r w:rsidR="005D1AEB">
        <w:rPr>
          <w:b/>
          <w:i/>
          <w:iCs/>
        </w:rPr>
        <w:t xml:space="preserve"> </w:t>
      </w:r>
      <w:r w:rsidR="005D1AEB">
        <w:rPr>
          <w:b/>
        </w:rPr>
        <w:t>production</w:t>
      </w:r>
      <w:r w:rsidR="005D1AEB">
        <w:rPr>
          <w:b/>
          <w:i/>
        </w:rPr>
        <w:t>.</w:t>
      </w:r>
      <w:r w:rsidR="005D1AEB">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5D1AEB">
        <w:rPr>
          <w:i/>
        </w:rPr>
        <w:t xml:space="preserve"> </w:t>
      </w:r>
      <w:r w:rsidR="005D1AEB">
        <w:t>(</w:t>
      </w:r>
      <w:r w:rsidR="005D1AEB" w:rsidRPr="00314F44">
        <w:rPr>
          <w:b/>
          <w:bCs/>
        </w:rPr>
        <w:t>A</w:t>
      </w:r>
      <w:r w:rsidR="005D1AEB">
        <w:t xml:space="preserve">) Cells exposed to CDM with indicated changes in iron concentration. </w:t>
      </w:r>
      <w:r w:rsidR="00A8163C">
        <w:t xml:space="preserve">Experiments </w:t>
      </w:r>
      <w:r w:rsidR="00A8163C">
        <w:lastRenderedPageBreak/>
        <w:t xml:space="preserve">were completed in biological duplicate. </w:t>
      </w:r>
      <w:r w:rsidR="005D1AEB">
        <w:t>(</w:t>
      </w:r>
      <w:r w:rsidR="005D1AEB" w:rsidRPr="00314F44">
        <w:rPr>
          <w:b/>
          <w:bCs/>
        </w:rPr>
        <w:t>B</w:t>
      </w:r>
      <w:r w:rsidR="005D1AEB">
        <w:t xml:space="preserve">) Cells exposed to CDM with indicated changes in magnesium concentration. </w:t>
      </w:r>
      <w:r w:rsidR="00A8163C">
        <w:t xml:space="preserve">Experiments were completed in biological duplicate. </w:t>
      </w:r>
      <w:r w:rsidR="005D1AEB">
        <w:t>(</w:t>
      </w:r>
      <w:r w:rsidR="005D1AEB" w:rsidRPr="00314F44">
        <w:rPr>
          <w:b/>
          <w:bCs/>
        </w:rPr>
        <w:t>C</w:t>
      </w:r>
      <w:r w:rsidR="005D1AEB">
        <w:t xml:space="preserve">) Cells </w:t>
      </w:r>
      <w:r w:rsidR="00986754">
        <w:t>exposed to standard CDM s</w:t>
      </w:r>
      <w:r w:rsidR="00986754" w:rsidRPr="00986754">
        <w:t>permine tetrahydrochloride</w:t>
      </w:r>
      <w:r w:rsidR="00986754">
        <w:t xml:space="preserve"> concentration (100.5 </w:t>
      </w:r>
      <w:r w:rsidR="00986754">
        <w:rPr>
          <w:rFonts w:cs="Arial"/>
        </w:rPr>
        <w:t>µ</w:t>
      </w:r>
      <w:r w:rsidR="00986754">
        <w:t xml:space="preserve">M) or CDM with 200 </w:t>
      </w:r>
      <w:r w:rsidR="00986754">
        <w:rPr>
          <w:rFonts w:cs="Arial"/>
        </w:rPr>
        <w:t>µ</w:t>
      </w:r>
      <w:r w:rsidR="00986754">
        <w:t>M s</w:t>
      </w:r>
      <w:r w:rsidR="00986754" w:rsidRPr="00986754">
        <w:t>permine tetrahydrochloride</w:t>
      </w:r>
      <w:r w:rsidR="005D1AEB">
        <w:t xml:space="preserve">. All were completed once in biological duplicate. </w:t>
      </w:r>
    </w:p>
    <w:p w14:paraId="02CC763D" w14:textId="2124E777" w:rsidR="00986754" w:rsidRPr="00986754" w:rsidRDefault="00986754" w:rsidP="00A8163C">
      <w:pPr>
        <w:spacing w:line="480" w:lineRule="auto"/>
        <w:jc w:val="both"/>
        <w:rPr>
          <w:b/>
          <w:bCs/>
        </w:rPr>
      </w:pPr>
      <w:r>
        <w:rPr>
          <w:b/>
          <w:bCs/>
        </w:rPr>
        <w:t>Screening for f</w:t>
      </w:r>
      <w:r w:rsidRPr="00314F44">
        <w:rPr>
          <w:b/>
          <w:bCs/>
        </w:rPr>
        <w:t xml:space="preserve">actors </w:t>
      </w:r>
      <w:r>
        <w:rPr>
          <w:b/>
          <w:bCs/>
        </w:rPr>
        <w:t>that influence</w:t>
      </w:r>
      <w:r w:rsidRPr="00314F44">
        <w:rPr>
          <w:b/>
          <w:bCs/>
        </w:rPr>
        <w:t xml:space="preserve"> expression of </w:t>
      </w:r>
      <w:r w:rsidR="00811640" w:rsidRPr="00811640">
        <w:rPr>
          <w:b/>
          <w:bCs/>
          <w:i/>
          <w:iCs/>
        </w:rPr>
        <w:t>rpsU3</w:t>
      </w:r>
    </w:p>
    <w:p w14:paraId="2FF48928" w14:textId="37518325" w:rsidR="00986754" w:rsidRDefault="00986754" w:rsidP="00A8163C">
      <w:pPr>
        <w:spacing w:line="480" w:lineRule="auto"/>
        <w:ind w:firstLine="450"/>
        <w:jc w:val="both"/>
      </w:pPr>
      <w:r>
        <w:t xml:space="preserve">The same conditions were screened for changes in </w:t>
      </w:r>
      <w:r w:rsidR="00811640"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00811640"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00811640" w:rsidRPr="00811640">
        <w:rPr>
          <w:i/>
          <w:iCs/>
        </w:rPr>
        <w:t>rpsU3</w:t>
      </w:r>
      <w:r>
        <w:rPr>
          <w:i/>
          <w:iCs/>
        </w:rPr>
        <w:t xml:space="preserve"> </w:t>
      </w:r>
      <w:r>
        <w:t xml:space="preserve">in CDM also showed no significant change in </w:t>
      </w:r>
      <w:r w:rsidR="00811640"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DCAF6BC" w14:textId="59050097" w:rsidR="0086472A" w:rsidRDefault="005D1AEB" w:rsidP="0086472A">
      <w:pPr>
        <w:spacing w:line="480" w:lineRule="auto"/>
      </w:pPr>
      <w:r>
        <w:rPr>
          <w:noProof/>
        </w:rPr>
        <w:lastRenderedPageBreak/>
        <w:drawing>
          <wp:inline distT="0" distB="0" distL="0" distR="0" wp14:anchorId="38E2FE68" wp14:editId="2F186F16">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4EA43D28" w14:textId="24876FAA" w:rsidR="0086472A" w:rsidRDefault="0086472A" w:rsidP="00A8163C">
      <w:pPr>
        <w:spacing w:after="240"/>
        <w:jc w:val="both"/>
      </w:pPr>
      <w:r>
        <w:rPr>
          <w:b/>
        </w:rPr>
        <w:t xml:space="preserve">Figure 3. </w:t>
      </w:r>
      <w:r w:rsidR="00986754" w:rsidRPr="00314F44">
        <w:rPr>
          <w:b/>
          <w:i/>
          <w:iCs/>
        </w:rPr>
        <w:t>F. tularensis</w:t>
      </w:r>
      <w:r w:rsidR="00986754">
        <w:rPr>
          <w:b/>
        </w:rPr>
        <w:t xml:space="preserve"> cells exposed to different temperatures, salt concentrations, or amounts of oxidative or UV stres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2778F2" w:rsidRPr="00C30806">
        <w:rPr>
          <w:i/>
          <w:iCs/>
        </w:rPr>
        <w:t>rpsU</w:t>
      </w:r>
      <w:r w:rsidR="002778F2">
        <w:rPr>
          <w:i/>
          <w:iCs/>
        </w:rPr>
        <w:t>3</w:t>
      </w:r>
      <w:r w:rsidR="002778F2">
        <w:t xml:space="preserve"> </w:t>
      </w:r>
      <w:r w:rsidR="00C30806">
        <w:t>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temperatures of 4°C or 42°C as compared to standard growth temperature, 37°C. Experiment was completed in biological duplicate. (</w:t>
      </w:r>
      <w:r w:rsidR="00986754" w:rsidRPr="00314F44">
        <w:rPr>
          <w:b/>
          <w:bCs/>
        </w:rPr>
        <w:t>B</w:t>
      </w:r>
      <w:r w:rsidR="00986754">
        <w:t xml:space="preserve">) Cells </w:t>
      </w:r>
      <w:proofErr w:type="gramStart"/>
      <w:r w:rsidR="00986754">
        <w:t>grown</w:t>
      </w:r>
      <w:proofErr w:type="gramEnd"/>
      <w:r w:rsidR="00986754">
        <w:t xml:space="preserve"> in different salt concentrations. 0.5% NaCl and 1% NaCl were tested twice in biological duplicate, the rest were completed once in biological duplicate. (</w:t>
      </w:r>
      <w:r w:rsidR="00986754" w:rsidRPr="00314F44">
        <w:rPr>
          <w:b/>
          <w:bCs/>
        </w:rPr>
        <w:t>C</w:t>
      </w:r>
      <w:r w:rsidR="00986754">
        <w:t xml:space="preserve">) Cells </w:t>
      </w:r>
      <w:proofErr w:type="gramStart"/>
      <w:r w:rsidR="00986754">
        <w:t>grown</w:t>
      </w:r>
      <w:proofErr w:type="gramEnd"/>
      <w:r w:rsidR="00986754">
        <w:t xml:space="preserve"> to log-phase and then exposed to indicated concentrations of hydrogen peroxide (H</w:t>
      </w:r>
      <w:r w:rsidR="00986754" w:rsidRPr="00314F44">
        <w:rPr>
          <w:vertAlign w:val="subscript"/>
        </w:rPr>
        <w:t>2</w:t>
      </w:r>
      <w:r w:rsidR="00986754">
        <w:t>O</w:t>
      </w:r>
      <w:r w:rsidR="00986754" w:rsidRPr="00314F44">
        <w:rPr>
          <w:vertAlign w:val="subscript"/>
        </w:rPr>
        <w:t>2</w:t>
      </w:r>
      <w:r w:rsidR="00986754">
        <w:t>). All were completed once in biological duplicate. (</w:t>
      </w:r>
      <w:r w:rsidR="00986754" w:rsidRPr="00314F44">
        <w:rPr>
          <w:b/>
          <w:bCs/>
        </w:rPr>
        <w:t>D</w:t>
      </w:r>
      <w:r w:rsidR="00986754">
        <w:t xml:space="preserve">) Cells </w:t>
      </w:r>
      <w:proofErr w:type="gramStart"/>
      <w:r w:rsidR="00986754">
        <w:t>grown</w:t>
      </w:r>
      <w:proofErr w:type="gramEnd"/>
      <w:r w:rsidR="00986754">
        <w:t xml:space="preserve"> to log-phase and then exposed to indicated doses of UV light exposure. All were completed once in biological duplicate. </w:t>
      </w:r>
    </w:p>
    <w:p w14:paraId="72281DC9" w14:textId="77777777" w:rsidR="009D651E" w:rsidRDefault="00000000">
      <w:pPr>
        <w:spacing w:line="480" w:lineRule="auto"/>
      </w:pPr>
      <w:r>
        <w:rPr>
          <w:noProof/>
        </w:rPr>
        <w:lastRenderedPageBreak/>
        <w:drawing>
          <wp:inline distT="0" distB="0" distL="0" distR="0" wp14:anchorId="3446C7AA" wp14:editId="1A668C64">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17"/>
                    <a:srcRect/>
                    <a:stretch>
                      <a:fillRect/>
                    </a:stretch>
                  </pic:blipFill>
                  <pic:spPr>
                    <a:xfrm>
                      <a:off x="0" y="0"/>
                      <a:ext cx="5303520" cy="4505960"/>
                    </a:xfrm>
                    <a:prstGeom prst="rect">
                      <a:avLst/>
                    </a:prstGeom>
                    <a:ln/>
                  </pic:spPr>
                </pic:pic>
              </a:graphicData>
            </a:graphic>
          </wp:inline>
        </w:drawing>
      </w:r>
    </w:p>
    <w:p w14:paraId="080B8EAD" w14:textId="1F2A8CA0" w:rsidR="009D651E" w:rsidRDefault="00000000" w:rsidP="00A8163C">
      <w:pPr>
        <w:spacing w:after="240"/>
        <w:jc w:val="both"/>
      </w:pPr>
      <w:r>
        <w:rPr>
          <w:b/>
        </w:rPr>
        <w:t xml:space="preserve">Figure 4. </w:t>
      </w:r>
      <w:r w:rsidR="00986754" w:rsidRPr="00314F44">
        <w:rPr>
          <w:b/>
          <w:i/>
          <w:iCs/>
        </w:rPr>
        <w:t>F. tularensis</w:t>
      </w:r>
      <w:r w:rsidR="00986754">
        <w:rPr>
          <w:b/>
        </w:rPr>
        <w:t xml:space="preserve"> cells exposed to different iron, magnesium, or spermine concentrations do not appear to have changes in </w:t>
      </w:r>
      <w:r w:rsidR="00811640" w:rsidRPr="00811640">
        <w:rPr>
          <w:b/>
          <w:i/>
          <w:iCs/>
        </w:rPr>
        <w:t>rpsU3</w:t>
      </w:r>
      <w:r w:rsidR="00986754">
        <w:rPr>
          <w:b/>
          <w:i/>
          <w:iCs/>
        </w:rPr>
        <w:t xml:space="preserve"> </w:t>
      </w:r>
      <w:r w:rsidR="00986754">
        <w:rPr>
          <w:b/>
        </w:rPr>
        <w:t>production</w:t>
      </w:r>
      <w:r w:rsidR="00986754">
        <w:rPr>
          <w:b/>
          <w:i/>
        </w:rPr>
        <w:t>.</w:t>
      </w:r>
      <w:r w:rsidR="00986754">
        <w:rPr>
          <w:i/>
        </w:rPr>
        <w:t xml:space="preserve"> </w:t>
      </w:r>
      <w:r w:rsidR="00C30806">
        <w:t xml:space="preserve">Relative fluorescence values (y-axis) versus environmental conditions (x-axis) of cells containing fluorescent </w:t>
      </w:r>
      <w:r w:rsidR="00C30806" w:rsidRPr="00C30806">
        <w:rPr>
          <w:i/>
          <w:iCs/>
        </w:rPr>
        <w:t>rpsU1</w:t>
      </w:r>
      <w:r w:rsidR="00C30806">
        <w:t xml:space="preserve"> reporter construct. Each dot represents one replicate, and horizontal bars indicate the average.</w:t>
      </w:r>
      <w:r w:rsidR="00986754">
        <w:rPr>
          <w:i/>
        </w:rPr>
        <w:t xml:space="preserve"> </w:t>
      </w:r>
      <w:r w:rsidR="00986754">
        <w:t>(</w:t>
      </w:r>
      <w:r w:rsidR="00986754" w:rsidRPr="00314F44">
        <w:rPr>
          <w:b/>
          <w:bCs/>
        </w:rPr>
        <w:t>A</w:t>
      </w:r>
      <w:r w:rsidR="00986754">
        <w:t>) Cells exposed to CDM with indicated changes in iron concentration. (</w:t>
      </w:r>
      <w:r w:rsidR="00986754" w:rsidRPr="00314F44">
        <w:rPr>
          <w:b/>
          <w:bCs/>
        </w:rPr>
        <w:t>B</w:t>
      </w:r>
      <w:r w:rsidR="00986754">
        <w:t>) Cells exposed to CDM with indicated changes in magnesium concentration. (</w:t>
      </w:r>
      <w:r w:rsidR="00986754" w:rsidRPr="00314F44">
        <w:rPr>
          <w:b/>
          <w:bCs/>
        </w:rPr>
        <w:t>C</w:t>
      </w:r>
      <w:r w:rsidR="00986754">
        <w:t>) Cells exposed to standard CDM s</w:t>
      </w:r>
      <w:r w:rsidR="00986754" w:rsidRPr="00986754">
        <w:t>permine tetrahydrochloride</w:t>
      </w:r>
      <w:r w:rsidR="00986754">
        <w:t xml:space="preserve"> concentration (100.5 </w:t>
      </w:r>
      <w:r w:rsidR="00986754">
        <w:rPr>
          <w:rFonts w:cs="Arial"/>
        </w:rPr>
        <w:t>µ</w:t>
      </w:r>
      <w:r w:rsidR="00986754">
        <w:t xml:space="preserve">M) or CDM with 200 </w:t>
      </w:r>
      <w:r w:rsidR="00986754">
        <w:rPr>
          <w:rFonts w:cs="Arial"/>
        </w:rPr>
        <w:t>µ</w:t>
      </w:r>
      <w:r w:rsidR="00986754">
        <w:t>M s</w:t>
      </w:r>
      <w:r w:rsidR="00986754" w:rsidRPr="00986754">
        <w:t>permine tetrahydrochloride</w:t>
      </w:r>
      <w:r w:rsidR="00986754">
        <w:t xml:space="preserve">. All were completed once in biological duplicate. </w:t>
      </w:r>
    </w:p>
    <w:p w14:paraId="3E6D30A1" w14:textId="70A1387E" w:rsidR="009D651E" w:rsidRPr="00224ADB" w:rsidRDefault="00224ADB" w:rsidP="00A8163C">
      <w:pPr>
        <w:spacing w:line="480" w:lineRule="auto"/>
        <w:jc w:val="both"/>
        <w:rPr>
          <w:b/>
          <w:bCs/>
        </w:rPr>
      </w:pPr>
      <w:r>
        <w:rPr>
          <w:b/>
          <w:bCs/>
        </w:rPr>
        <w:t>Growth in CDM or on CHAH changes bS21</w:t>
      </w:r>
      <w:r w:rsidR="00986754">
        <w:rPr>
          <w:b/>
          <w:bCs/>
        </w:rPr>
        <w:t>-1</w:t>
      </w:r>
      <w:r>
        <w:rPr>
          <w:b/>
          <w:bCs/>
        </w:rPr>
        <w:t xml:space="preserve"> abundance </w:t>
      </w:r>
    </w:p>
    <w:p w14:paraId="3E1221D5" w14:textId="7A81B3C7" w:rsidR="00224ADB" w:rsidRDefault="00883322" w:rsidP="00A8163C">
      <w:pPr>
        <w:spacing w:line="480" w:lineRule="auto"/>
        <w:ind w:firstLine="450"/>
        <w:jc w:val="both"/>
      </w:pPr>
      <w:r>
        <w:t xml:space="preserve">Although cells containing the </w:t>
      </w:r>
      <w:r w:rsidR="00C30806" w:rsidRPr="00C30806">
        <w:rPr>
          <w:i/>
          <w:iCs/>
        </w:rPr>
        <w:t>rpsU1</w:t>
      </w:r>
      <w:r>
        <w:rPr>
          <w:i/>
          <w:iCs/>
        </w:rPr>
        <w:t xml:space="preserve"> </w:t>
      </w:r>
      <w:r>
        <w:t>fluorescent reporter did not have significant changes in fluorescence when grown in CDM with altered levels of several components, there are differences in fluorescence when comparing cells grown in CDM to those grown in</w:t>
      </w:r>
      <w:r w:rsidR="00986754">
        <w:t xml:space="preserve"> </w:t>
      </w:r>
      <w:proofErr w:type="spellStart"/>
      <w:r w:rsidR="00986754">
        <w:t>sMHB</w:t>
      </w:r>
      <w:proofErr w:type="spellEnd"/>
      <w:r w:rsidR="002D6254">
        <w:t xml:space="preserve">. Specifically, there was a 2.1-fold </w:t>
      </w:r>
      <w:r w:rsidR="002D6254">
        <w:lastRenderedPageBreak/>
        <w:t xml:space="preserve">increase in fluorescence when cells with the </w:t>
      </w:r>
      <w:r w:rsidR="00C30806" w:rsidRPr="00C30806">
        <w:rPr>
          <w:i/>
          <w:iCs/>
        </w:rPr>
        <w:t>rpsU1</w:t>
      </w:r>
      <w:r w:rsidR="002D6254">
        <w:t xml:space="preserve"> reporter construct were grown in CDM compared to </w:t>
      </w:r>
      <w:proofErr w:type="spellStart"/>
      <w:r w:rsidR="002D6254">
        <w:t>sMHB</w:t>
      </w:r>
      <w:proofErr w:type="spellEnd"/>
      <w:r w:rsidR="002D6254">
        <w:t xml:space="preserve">. </w:t>
      </w:r>
      <w:r w:rsidR="00E1394E">
        <w:t>(</w:t>
      </w:r>
      <w:r w:rsidR="00E1394E" w:rsidRPr="00314F44">
        <w:rPr>
          <w:b/>
          <w:bCs/>
        </w:rPr>
        <w:t>Fig 5A</w:t>
      </w:r>
      <w:r w:rsidR="00E1394E">
        <w:t>)</w:t>
      </w:r>
      <w:r>
        <w:t xml:space="preserve">. </w:t>
      </w:r>
      <w:r w:rsidR="002D6254">
        <w:t xml:space="preserve">Similarly, when grown on solid media (cystine hear agar with hemoglobin, CHAH), cells containing the </w:t>
      </w:r>
      <w:r w:rsidR="00C30806" w:rsidRPr="00C30806">
        <w:rPr>
          <w:i/>
          <w:iCs/>
        </w:rPr>
        <w:t>rpsU1</w:t>
      </w:r>
      <w:r w:rsidR="002D6254">
        <w:t xml:space="preserve"> reporter construct had a</w:t>
      </w:r>
      <w:r w:rsidR="00E66AF0">
        <w:t xml:space="preserve"> 3.3-fold increase in fluorescence</w:t>
      </w:r>
      <w:r w:rsidR="00D12A38">
        <w:t xml:space="preserve"> (</w:t>
      </w:r>
      <w:r w:rsidR="00D12A38" w:rsidRPr="00986754">
        <w:rPr>
          <w:b/>
          <w:bCs/>
        </w:rPr>
        <w:t>Fig 5A</w:t>
      </w:r>
      <w:r w:rsidR="00D12A38">
        <w:t>)</w:t>
      </w:r>
      <w:r w:rsidR="00E66AF0">
        <w:t xml:space="preserve">. </w:t>
      </w:r>
      <w:r w:rsidR="00D12A38">
        <w:t>Conversely</w:t>
      </w:r>
      <w:r w:rsidR="00E66AF0">
        <w:t xml:space="preserve">, </w:t>
      </w:r>
      <w:r w:rsidR="00D12A38">
        <w:t>when these cells were grown to stationary phase</w:t>
      </w:r>
      <w:r w:rsidR="00986754">
        <w:t xml:space="preserve"> in </w:t>
      </w:r>
      <w:proofErr w:type="spellStart"/>
      <w:r w:rsidR="00986754">
        <w:t>sMHB</w:t>
      </w:r>
      <w:proofErr w:type="spellEnd"/>
      <w:r w:rsidR="00986754">
        <w:t xml:space="preserve"> </w:t>
      </w:r>
      <w:r w:rsidR="00D12A38">
        <w:t xml:space="preserve">there was </w:t>
      </w:r>
      <w:r w:rsidR="00E66AF0">
        <w:t xml:space="preserve">a 75% decrease in </w:t>
      </w:r>
      <w:r w:rsidR="00D12A38">
        <w:t xml:space="preserve">fluorescence </w:t>
      </w:r>
      <w:r w:rsidR="00E66AF0">
        <w:t>(</w:t>
      </w:r>
      <w:r w:rsidR="00E66AF0" w:rsidRPr="00314F44">
        <w:rPr>
          <w:b/>
          <w:bCs/>
        </w:rPr>
        <w:t>Fig 5</w:t>
      </w:r>
      <w:r w:rsidR="00D12A38" w:rsidRPr="00314F44">
        <w:rPr>
          <w:b/>
          <w:bCs/>
        </w:rPr>
        <w:t>A</w:t>
      </w:r>
      <w:r w:rsidR="00E66AF0">
        <w:t xml:space="preserve">). </w:t>
      </w:r>
    </w:p>
    <w:p w14:paraId="494A88DE" w14:textId="0F07CF61" w:rsidR="00E66AF0" w:rsidRDefault="001D3820" w:rsidP="00A8163C">
      <w:pPr>
        <w:spacing w:line="480" w:lineRule="auto"/>
        <w:ind w:firstLine="450"/>
        <w:jc w:val="both"/>
      </w:pPr>
      <w:r>
        <w:t xml:space="preserve">To determine if the observed changes in </w:t>
      </w:r>
      <w:r w:rsidR="00C30806" w:rsidRPr="00C30806">
        <w:rPr>
          <w:i/>
          <w:iCs/>
        </w:rPr>
        <w:t>rpsU1</w:t>
      </w:r>
      <w:r>
        <w:t xml:space="preserve"> reporter fluorescence reflect changes in bS21-1 production, we took advantage of</w:t>
      </w:r>
      <w:r w:rsidR="000574BF">
        <w:t xml:space="preserve"> </w:t>
      </w:r>
      <w:r w:rsidR="00C24561">
        <w:t xml:space="preserve">cells containing </w:t>
      </w:r>
      <w:r w:rsidR="000574BF">
        <w:t>a</w:t>
      </w:r>
      <w:r>
        <w:t xml:space="preserve"> translational reporter</w:t>
      </w:r>
      <w:r w:rsidR="000574BF">
        <w:t xml:space="preserve"> already available in the </w:t>
      </w:r>
      <w:r w:rsidR="00C24561">
        <w:t>laboratory</w:t>
      </w:r>
      <w:r>
        <w:t xml:space="preserve">. </w:t>
      </w:r>
      <w:r w:rsidR="000574BF">
        <w:t>Specifically, th</w:t>
      </w:r>
      <w:r w:rsidR="00C24561">
        <w:t xml:space="preserve">ese cells encode the </w:t>
      </w:r>
      <w:r w:rsidR="00C24561" w:rsidRPr="00314F44">
        <w:rPr>
          <w:i/>
          <w:iCs/>
        </w:rPr>
        <w:t>lacZ</w:t>
      </w:r>
      <w:r w:rsidR="00C24561">
        <w:t xml:space="preserve"> gene, encoding </w:t>
      </w:r>
      <w:r w:rsidR="00C24561">
        <w:rPr>
          <w:rFonts w:cs="Arial"/>
        </w:rPr>
        <w:t>ß</w:t>
      </w:r>
      <w:r w:rsidR="00C24561">
        <w:t xml:space="preserve">-galactosidase, immediately downstream of the native </w:t>
      </w:r>
      <w:r w:rsidR="00C30806" w:rsidRPr="00C30806">
        <w:rPr>
          <w:i/>
          <w:iCs/>
        </w:rPr>
        <w:t>rpsU1</w:t>
      </w:r>
      <w:r w:rsidR="00C24561">
        <w:t xml:space="preserve"> gene on the chromosome. </w:t>
      </w:r>
      <w:r w:rsidR="00E66AF0">
        <w:t xml:space="preserve">Thus, using </w:t>
      </w:r>
      <w:r w:rsidR="00015BE0">
        <w:t>cells containing this reporter, a</w:t>
      </w:r>
      <w:r w:rsidR="00E66AF0">
        <w:t xml:space="preserve"> </w:t>
      </w:r>
      <w:r w:rsidR="00E66AF0">
        <w:rPr>
          <w:rFonts w:ascii="Calibri Light" w:hAnsi="Calibri Light" w:cs="Calibri Light"/>
        </w:rPr>
        <w:t>β</w:t>
      </w:r>
      <w:r w:rsidR="00E66AF0">
        <w:t>-galactosidase assay</w:t>
      </w:r>
      <w:r w:rsidR="00015BE0">
        <w:t xml:space="preserve"> can be used to approximate bS21-1 production</w:t>
      </w:r>
      <w:r w:rsidR="00E66AF0">
        <w:t xml:space="preserve">. </w:t>
      </w:r>
      <w:r w:rsidR="00BB158B">
        <w:t>We</w:t>
      </w:r>
      <w:r w:rsidR="00E66AF0">
        <w:t xml:space="preserve"> found that growth in both CDM and CHAH produced significantly increased</w:t>
      </w:r>
      <w:r w:rsidR="00BB158B">
        <w:t xml:space="preserve"> bS21-1, as approximated by </w:t>
      </w:r>
      <w:r w:rsidR="00BB158B">
        <w:rPr>
          <w:rFonts w:ascii="Calibri Light" w:hAnsi="Calibri Light" w:cs="Calibri Light"/>
        </w:rPr>
        <w:t>β</w:t>
      </w:r>
      <w:r w:rsidR="00BB158B">
        <w:t>-galactosidase activity,</w:t>
      </w:r>
      <w:r w:rsidR="00E66AF0">
        <w:rPr>
          <w:i/>
          <w:iCs/>
        </w:rPr>
        <w:t xml:space="preserve"> </w:t>
      </w:r>
      <w:r w:rsidR="00E66AF0">
        <w:t>compared to</w:t>
      </w:r>
      <w:r w:rsidR="00986754">
        <w:t xml:space="preserve"> </w:t>
      </w:r>
      <w:proofErr w:type="spellStart"/>
      <w:r w:rsidR="00986754">
        <w:t>sMHB</w:t>
      </w:r>
      <w:proofErr w:type="spellEnd"/>
      <w:r w:rsidR="00E66AF0">
        <w:t>. However,</w:t>
      </w:r>
      <w:r w:rsidR="00E71FA9">
        <w:t xml:space="preserve"> in cells grown in CDM compared to </w:t>
      </w:r>
      <w:proofErr w:type="spellStart"/>
      <w:r w:rsidR="00E71FA9">
        <w:t>sMHB</w:t>
      </w:r>
      <w:proofErr w:type="spellEnd"/>
      <w:r w:rsidR="00E71FA9">
        <w:t>,</w:t>
      </w:r>
      <w:r w:rsidR="00E66AF0">
        <w:t xml:space="preserve"> the </w:t>
      </w:r>
      <w:r w:rsidR="00431885">
        <w:t>increase</w:t>
      </w:r>
      <w:r w:rsidR="00E71FA9">
        <w:t xml:space="preserve"> in </w:t>
      </w:r>
      <w:r w:rsidR="00E66AF0">
        <w:t>bS21-1</w:t>
      </w:r>
      <w:r w:rsidR="00E66AF0">
        <w:rPr>
          <w:i/>
          <w:iCs/>
        </w:rPr>
        <w:t xml:space="preserve"> </w:t>
      </w:r>
      <w:r w:rsidR="00E66AF0">
        <w:t xml:space="preserve">was only 1.5-fold, compared to the 2.1-fold increase in </w:t>
      </w:r>
      <w:r w:rsidR="00E71FA9">
        <w:t xml:space="preserve">fluorescence </w:t>
      </w:r>
      <w:r w:rsidR="00E66AF0">
        <w:t>abundance</w:t>
      </w:r>
      <w:r w:rsidR="006A4BBF">
        <w:t xml:space="preserve"> (</w:t>
      </w:r>
      <w:r w:rsidR="006A4BBF" w:rsidRPr="00314F44">
        <w:rPr>
          <w:b/>
          <w:bCs/>
        </w:rPr>
        <w:t>Fig 5B</w:t>
      </w:r>
      <w:r w:rsidR="006A4BBF">
        <w:t>)</w:t>
      </w:r>
      <w:r w:rsidR="00E66AF0">
        <w:t xml:space="preserve">. </w:t>
      </w:r>
      <w:r w:rsidR="00E61D89">
        <w:t>However, in cells grown in CHAH, t</w:t>
      </w:r>
      <w:r w:rsidR="00E66AF0">
        <w:t xml:space="preserve">he abundance of bS21-1 </w:t>
      </w:r>
      <w:r w:rsidR="00431885">
        <w:t>was</w:t>
      </w:r>
      <w:r w:rsidR="00E61D89">
        <w:t xml:space="preserve"> increased </w:t>
      </w:r>
      <w:r w:rsidR="00E66AF0">
        <w:t>3.1-fold (</w:t>
      </w:r>
      <w:r w:rsidR="00E66AF0" w:rsidRPr="00314F44">
        <w:rPr>
          <w:b/>
          <w:bCs/>
        </w:rPr>
        <w:t>Fig</w:t>
      </w:r>
      <w:r w:rsidR="006A4BBF" w:rsidRPr="00314F44">
        <w:rPr>
          <w:b/>
          <w:bCs/>
        </w:rPr>
        <w:t xml:space="preserve"> </w:t>
      </w:r>
      <w:r w:rsidR="00E66AF0" w:rsidRPr="00314F44">
        <w:rPr>
          <w:b/>
          <w:bCs/>
        </w:rPr>
        <w:t>5</w:t>
      </w:r>
      <w:r w:rsidR="006A4BBF" w:rsidRPr="00314F44">
        <w:rPr>
          <w:b/>
          <w:bCs/>
        </w:rPr>
        <w:t>C</w:t>
      </w:r>
      <w:r w:rsidR="00E66AF0">
        <w:t xml:space="preserve">).  </w:t>
      </w:r>
    </w:p>
    <w:p w14:paraId="2A2BD5E7" w14:textId="77777777" w:rsidR="00E66AF0" w:rsidRDefault="00E66AF0" w:rsidP="00E66AF0">
      <w:pPr>
        <w:spacing w:line="480" w:lineRule="auto"/>
      </w:pPr>
      <w:r>
        <w:rPr>
          <w:noProof/>
        </w:rPr>
        <w:drawing>
          <wp:inline distT="0" distB="0" distL="0" distR="0" wp14:anchorId="69F42533" wp14:editId="564402D9">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18"/>
                    <a:srcRect/>
                    <a:stretch>
                      <a:fillRect/>
                    </a:stretch>
                  </pic:blipFill>
                  <pic:spPr>
                    <a:xfrm>
                      <a:off x="0" y="0"/>
                      <a:ext cx="5303520" cy="1382395"/>
                    </a:xfrm>
                    <a:prstGeom prst="rect">
                      <a:avLst/>
                    </a:prstGeom>
                    <a:ln/>
                  </pic:spPr>
                </pic:pic>
              </a:graphicData>
            </a:graphic>
          </wp:inline>
        </w:drawing>
      </w:r>
    </w:p>
    <w:p w14:paraId="59410581" w14:textId="267DD53C" w:rsidR="00852C6C" w:rsidRPr="00EE5D5A" w:rsidRDefault="00E66AF0" w:rsidP="00A8163C">
      <w:pPr>
        <w:spacing w:after="240"/>
        <w:jc w:val="both"/>
      </w:pPr>
      <w:r>
        <w:rPr>
          <w:b/>
        </w:rPr>
        <w:lastRenderedPageBreak/>
        <w:t>Figure 5.</w:t>
      </w:r>
      <w:r w:rsidR="00852C6C">
        <w:rPr>
          <w:b/>
        </w:rPr>
        <w:t xml:space="preserve"> </w:t>
      </w:r>
      <w:r w:rsidR="00852C6C" w:rsidRPr="00314F44">
        <w:rPr>
          <w:b/>
          <w:i/>
          <w:iCs/>
        </w:rPr>
        <w:t>F. tularensis</w:t>
      </w:r>
      <w:r w:rsidR="00852C6C">
        <w:rPr>
          <w:b/>
        </w:rPr>
        <w:t xml:space="preserve"> cells grown in CDM or on CHAH increases </w:t>
      </w:r>
      <w:r w:rsidR="00C30806" w:rsidRPr="00C30806">
        <w:rPr>
          <w:b/>
          <w:i/>
          <w:iCs/>
        </w:rPr>
        <w:t>rpsU1</w:t>
      </w:r>
      <w:r w:rsidR="00852C6C">
        <w:rPr>
          <w:b/>
          <w:i/>
          <w:iCs/>
        </w:rPr>
        <w:t xml:space="preserve"> </w:t>
      </w:r>
      <w:r w:rsidR="00852C6C">
        <w:rPr>
          <w:b/>
        </w:rPr>
        <w:t>transcript and protein production</w:t>
      </w:r>
      <w:r w:rsidR="00852C6C">
        <w:rPr>
          <w:b/>
          <w:i/>
        </w:rPr>
        <w:t>.</w:t>
      </w:r>
      <w:r w:rsidR="00852C6C">
        <w:rPr>
          <w:i/>
        </w:rPr>
        <w:t xml:space="preserve"> </w:t>
      </w:r>
      <w:r w:rsidR="00852C6C">
        <w:t>(</w:t>
      </w:r>
      <w:r w:rsidR="00852C6C" w:rsidRPr="00314F44">
        <w:rPr>
          <w:b/>
          <w:bCs/>
        </w:rPr>
        <w:t>A</w:t>
      </w:r>
      <w:r w:rsidR="00852C6C">
        <w:t xml:space="preserve">) </w:t>
      </w:r>
      <w:r w:rsidR="00FE06B2">
        <w:t xml:space="preserve">Relative fluorescence values (y-axis) versus environmental conditions (x-axis) of cells containing fluorescent </w:t>
      </w:r>
      <w:r w:rsidR="00FE06B2" w:rsidRPr="00C30806">
        <w:rPr>
          <w:i/>
          <w:iCs/>
        </w:rPr>
        <w:t>rpsU1</w:t>
      </w:r>
      <w:r w:rsidR="00FE06B2">
        <w:t xml:space="preserve"> reporter construct. </w:t>
      </w:r>
      <w:r w:rsidR="00852C6C">
        <w:t xml:space="preserve">Cells </w:t>
      </w:r>
      <w:r w:rsidR="00FE06B2">
        <w:t xml:space="preserve">were </w:t>
      </w:r>
      <w:r w:rsidR="00852C6C">
        <w:t xml:space="preserve">grown in CDM, on CHAH, or to stationary phase in </w:t>
      </w:r>
      <w:proofErr w:type="spellStart"/>
      <w:r w:rsidR="00852C6C">
        <w:t>sMHB</w:t>
      </w:r>
      <w:proofErr w:type="spellEnd"/>
      <w:r w:rsidR="00FE06B2">
        <w:t>,</w:t>
      </w:r>
      <w:r w:rsidR="00852C6C">
        <w:t xml:space="preserve"> in biological duplicate.</w:t>
      </w:r>
      <w:r w:rsidR="008C2B3E">
        <w:t xml:space="preserve"> </w:t>
      </w:r>
      <w:r w:rsidR="00847253">
        <w:t>Each dot represents one replicate, and horizontal bars indicate the average.</w:t>
      </w:r>
      <w:r w:rsidR="00847253">
        <w:t xml:space="preserve"> </w:t>
      </w:r>
      <w:r w:rsidR="00FE06B2">
        <w:t>(</w:t>
      </w:r>
      <w:r w:rsidR="00FE06B2" w:rsidRPr="00EE5D5A">
        <w:rPr>
          <w:b/>
          <w:bCs/>
        </w:rPr>
        <w:t>B</w:t>
      </w:r>
      <w:r w:rsidR="00FE06B2">
        <w:t xml:space="preserve"> and </w:t>
      </w:r>
      <w:r w:rsidR="00FE06B2" w:rsidRPr="00EE5D5A">
        <w:rPr>
          <w:b/>
          <w:bCs/>
        </w:rPr>
        <w:t>C</w:t>
      </w:r>
      <w:r w:rsidR="00FE06B2">
        <w:t xml:space="preserve">) </w:t>
      </w:r>
      <w:r w:rsidR="00852C6C">
        <w:rPr>
          <w:rFonts w:ascii="Calibri" w:eastAsia="Calibri" w:hAnsi="Calibri" w:cs="Calibri"/>
        </w:rPr>
        <w:t>β</w:t>
      </w:r>
      <w:r w:rsidR="00852C6C">
        <w:t xml:space="preserve">-galactosidase activity (Miller Units, y-axis) versus environmental conditions (x-axis) of cells containing a single copy </w:t>
      </w:r>
      <w:r w:rsidR="00852C6C">
        <w:rPr>
          <w:i/>
        </w:rPr>
        <w:t xml:space="preserve">lacZ </w:t>
      </w:r>
      <w:r w:rsidR="00852C6C">
        <w:t xml:space="preserve">fused to </w:t>
      </w:r>
      <w:r w:rsidR="00C30806" w:rsidRPr="00C30806">
        <w:rPr>
          <w:i/>
          <w:iCs/>
        </w:rPr>
        <w:t>rpsU1</w:t>
      </w:r>
      <w:r w:rsidR="00852C6C">
        <w:rPr>
          <w:i/>
        </w:rPr>
        <w:t xml:space="preserve">, </w:t>
      </w:r>
      <w:r w:rsidR="00852C6C">
        <w:t>in the native locus. (</w:t>
      </w:r>
      <w:r w:rsidR="00852C6C" w:rsidRPr="00314F44">
        <w:rPr>
          <w:b/>
          <w:bCs/>
        </w:rPr>
        <w:t>B</w:t>
      </w:r>
      <w:r w:rsidR="00852C6C">
        <w:t xml:space="preserve">) Cells grown in CDM. </w:t>
      </w:r>
      <w:r w:rsidR="008C2B3E">
        <w:t xml:space="preserve">Completed once in biological duplicate. </w:t>
      </w:r>
      <w:r w:rsidR="00852C6C">
        <w:t>(</w:t>
      </w:r>
      <w:r w:rsidR="00852C6C" w:rsidRPr="00314F44">
        <w:rPr>
          <w:b/>
          <w:bCs/>
        </w:rPr>
        <w:t>C</w:t>
      </w:r>
      <w:r w:rsidR="00852C6C">
        <w:t xml:space="preserve">) Cells grown on CHAH. Completed twice in biological triplicate. </w:t>
      </w:r>
      <w:r w:rsidR="00847253">
        <w:t>* p</w:t>
      </w:r>
      <w:r w:rsidR="008C2B3E">
        <w:t xml:space="preserve"> </w:t>
      </w:r>
      <w:r w:rsidR="00847253">
        <w:t>&lt;</w:t>
      </w:r>
      <w:r w:rsidR="008C2B3E">
        <w:t xml:space="preserve"> 0.</w:t>
      </w:r>
      <w:r w:rsidR="00847253">
        <w:t>0</w:t>
      </w:r>
      <w:r w:rsidR="008C2B3E">
        <w:t>5</w:t>
      </w:r>
      <w:r w:rsidR="00847253">
        <w:t xml:space="preserve"> by two-tailed Student’s t test. </w:t>
      </w:r>
    </w:p>
    <w:p w14:paraId="5DDAD54A" w14:textId="216D2E1D" w:rsidR="00986754" w:rsidRPr="00986754" w:rsidRDefault="00986754" w:rsidP="00A8163C">
      <w:pPr>
        <w:spacing w:line="480" w:lineRule="auto"/>
        <w:jc w:val="both"/>
        <w:rPr>
          <w:b/>
          <w:bCs/>
        </w:rPr>
      </w:pPr>
      <w:r>
        <w:rPr>
          <w:b/>
          <w:bCs/>
        </w:rPr>
        <w:t xml:space="preserve">Growth in CDM or on CHAH changes bS21-3 abundance </w:t>
      </w:r>
    </w:p>
    <w:p w14:paraId="37AB0448" w14:textId="69B0CBBE" w:rsidR="00E66AF0" w:rsidRDefault="00E66AF0" w:rsidP="00A8163C">
      <w:pPr>
        <w:spacing w:line="480" w:lineRule="auto"/>
        <w:ind w:firstLine="450"/>
        <w:jc w:val="both"/>
      </w:pPr>
      <w:r>
        <w:t xml:space="preserve">When </w:t>
      </w:r>
      <w:r w:rsidR="00FE06B2">
        <w:t>assessing changes in</w:t>
      </w:r>
      <w:r>
        <w:t xml:space="preserve"> </w:t>
      </w:r>
      <w:r w:rsidR="00811640" w:rsidRPr="00811640">
        <w:rPr>
          <w:i/>
          <w:iCs/>
        </w:rPr>
        <w:t>rpsU3</w:t>
      </w:r>
      <w:r>
        <w:rPr>
          <w:i/>
          <w:iCs/>
        </w:rPr>
        <w:t xml:space="preserve"> </w:t>
      </w:r>
      <w:r w:rsidR="00FE06B2" w:rsidRPr="00EE5D5A">
        <w:t>transcript</w:t>
      </w:r>
      <w:r w:rsidR="00FE06B2">
        <w:rPr>
          <w:i/>
          <w:iCs/>
        </w:rPr>
        <w:t xml:space="preserve"> </w:t>
      </w:r>
      <w:r>
        <w:t>and bS21-3</w:t>
      </w:r>
      <w:r w:rsidR="00FE06B2">
        <w:t xml:space="preserve"> protein abundance in</w:t>
      </w:r>
      <w:r>
        <w:t xml:space="preserve"> these same conditions, </w:t>
      </w:r>
      <w:r w:rsidR="00FE06B2">
        <w:t>we found</w:t>
      </w:r>
      <w:r>
        <w:t xml:space="preserve"> an increase in both transcript and protein abundance. </w:t>
      </w:r>
      <w:r w:rsidR="00FE06B2">
        <w:t xml:space="preserve">However, these increases in fluorescence corresponding to </w:t>
      </w:r>
      <w:r w:rsidR="00FE06B2" w:rsidRPr="00EE5D5A">
        <w:rPr>
          <w:i/>
          <w:iCs/>
        </w:rPr>
        <w:t>rpsU3</w:t>
      </w:r>
      <w:r w:rsidR="00FE06B2">
        <w:t xml:space="preserve"> </w:t>
      </w:r>
      <w:r>
        <w:t>transcript abundance</w:t>
      </w:r>
      <w:r w:rsidR="00FE06B2">
        <w:t xml:space="preserve"> </w:t>
      </w:r>
      <w:r w:rsidR="00A239DF">
        <w:t>did not meet our criteria for significance</w:t>
      </w:r>
      <w:r w:rsidR="00FE06B2">
        <w:t xml:space="preserve"> (&gt;/= 2-fold altered). We found a </w:t>
      </w:r>
      <w:r w:rsidR="00A239DF">
        <w:t xml:space="preserve">1.3-fold increase in cells grown in CDM </w:t>
      </w:r>
      <w:r w:rsidR="00FE06B2">
        <w:t xml:space="preserve">compared to </w:t>
      </w:r>
      <w:proofErr w:type="spellStart"/>
      <w:r w:rsidR="00986754">
        <w:t>sMHB</w:t>
      </w:r>
      <w:proofErr w:type="spellEnd"/>
      <w:r w:rsidR="00986754">
        <w:t xml:space="preserve"> (</w:t>
      </w:r>
      <w:r w:rsidR="00986754" w:rsidRPr="00986754">
        <w:rPr>
          <w:b/>
          <w:bCs/>
        </w:rPr>
        <w:t xml:space="preserve">Fig </w:t>
      </w:r>
      <w:r w:rsidR="00986754">
        <w:rPr>
          <w:b/>
          <w:bCs/>
        </w:rPr>
        <w:t>6</w:t>
      </w:r>
      <w:r w:rsidR="00986754" w:rsidRPr="00986754">
        <w:rPr>
          <w:b/>
          <w:bCs/>
        </w:rPr>
        <w:t>A</w:t>
      </w:r>
      <w:r w:rsidR="00986754">
        <w:t>)</w:t>
      </w:r>
      <w:r w:rsidR="00A239DF">
        <w:t xml:space="preserve">, </w:t>
      </w:r>
      <w:r w:rsidR="00FE06B2">
        <w:t>and</w:t>
      </w:r>
      <w:r w:rsidR="00A239DF">
        <w:t xml:space="preserve"> only a 1.6-fold increase </w:t>
      </w:r>
      <w:r w:rsidR="00FE06B2">
        <w:t xml:space="preserve">in fluorescence of </w:t>
      </w:r>
      <w:r w:rsidR="00A239DF">
        <w:t>cells grown on CHAH versus grown in</w:t>
      </w:r>
      <w:r w:rsidR="00986754">
        <w:t xml:space="preserve"> </w:t>
      </w:r>
      <w:proofErr w:type="spellStart"/>
      <w:r w:rsidR="00986754">
        <w:t>sMHB</w:t>
      </w:r>
      <w:proofErr w:type="spellEnd"/>
      <w:r w:rsidR="00986754">
        <w:t xml:space="preserve"> (</w:t>
      </w:r>
      <w:r w:rsidR="00986754" w:rsidRPr="00986754">
        <w:rPr>
          <w:b/>
          <w:bCs/>
        </w:rPr>
        <w:t xml:space="preserve">Fig </w:t>
      </w:r>
      <w:r w:rsidR="00986754">
        <w:rPr>
          <w:b/>
          <w:bCs/>
        </w:rPr>
        <w:t>6</w:t>
      </w:r>
      <w:r w:rsidR="00986754" w:rsidRPr="00986754">
        <w:rPr>
          <w:b/>
          <w:bCs/>
        </w:rPr>
        <w:t>A</w:t>
      </w:r>
      <w:r w:rsidR="00986754">
        <w:t>)</w:t>
      </w:r>
      <w:r w:rsidR="00A239DF">
        <w:t xml:space="preserve">. </w:t>
      </w:r>
      <w:r w:rsidR="00FE06B2">
        <w:t xml:space="preserve">We did not observe any </w:t>
      </w:r>
      <w:proofErr w:type="gramStart"/>
      <w:r w:rsidR="00A239DF">
        <w:t>change in</w:t>
      </w:r>
      <w:proofErr w:type="gramEnd"/>
      <w:r w:rsidR="00A239DF">
        <w:t xml:space="preserve"> </w:t>
      </w:r>
      <w:r w:rsidR="00FE06B2">
        <w:t xml:space="preserve">in fluorescence corresponding to </w:t>
      </w:r>
      <w:r w:rsidR="00FE06B2" w:rsidRPr="00F8261B">
        <w:rPr>
          <w:i/>
          <w:iCs/>
        </w:rPr>
        <w:t>rpsU3</w:t>
      </w:r>
      <w:r w:rsidR="00FE06B2">
        <w:t xml:space="preserve"> transcript</w:t>
      </w:r>
      <w:r w:rsidR="00A239DF">
        <w:rPr>
          <w:i/>
          <w:iCs/>
        </w:rPr>
        <w:t xml:space="preserve"> </w:t>
      </w:r>
      <w:r w:rsidR="00A239DF">
        <w:t xml:space="preserve">abundance </w:t>
      </w:r>
      <w:r w:rsidR="00DB6D4F">
        <w:t xml:space="preserve">comparing </w:t>
      </w:r>
      <w:r w:rsidR="00A239DF">
        <w:t>cultures grown to stationary phase versus log phase (</w:t>
      </w:r>
      <w:r w:rsidR="00986754" w:rsidRPr="00986754">
        <w:rPr>
          <w:b/>
          <w:bCs/>
        </w:rPr>
        <w:t xml:space="preserve">Fig </w:t>
      </w:r>
      <w:r w:rsidR="00986754">
        <w:rPr>
          <w:b/>
          <w:bCs/>
        </w:rPr>
        <w:t>6</w:t>
      </w:r>
      <w:r w:rsidR="00986754" w:rsidRPr="00986754">
        <w:rPr>
          <w:b/>
          <w:bCs/>
        </w:rPr>
        <w:t>A</w:t>
      </w:r>
      <w:r w:rsidR="00A239DF">
        <w:t xml:space="preserve">). </w:t>
      </w:r>
    </w:p>
    <w:p w14:paraId="786585D1" w14:textId="034C78E7" w:rsidR="00A239DF" w:rsidRPr="00A239DF" w:rsidRDefault="00DB6D4F" w:rsidP="00A8163C">
      <w:pPr>
        <w:spacing w:line="480" w:lineRule="auto"/>
        <w:ind w:firstLine="450"/>
        <w:jc w:val="both"/>
      </w:pPr>
      <w:r>
        <w:t>Although</w:t>
      </w:r>
      <w:r w:rsidR="00A239DF">
        <w:t xml:space="preserve"> these fold-changes did not meet our criteria for significance, the abundance of bS21-3 under these conditions</w:t>
      </w:r>
      <w:r>
        <w:t xml:space="preserve">, as approximated by </w:t>
      </w:r>
      <w:r>
        <w:rPr>
          <w:rFonts w:ascii="Calibri Light" w:hAnsi="Calibri Light" w:cs="Calibri Light"/>
        </w:rPr>
        <w:t>β</w:t>
      </w:r>
      <w:r>
        <w:t>-galactosidase activity,</w:t>
      </w:r>
      <w:r w:rsidR="00A239DF">
        <w:t xml:space="preserve"> was tested alongside bS21-1. </w:t>
      </w:r>
      <w:r>
        <w:t>The</w:t>
      </w:r>
      <w:r w:rsidR="00986754">
        <w:t xml:space="preserve"> translational reporter</w:t>
      </w:r>
      <w:r>
        <w:t xml:space="preserv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w:t>
      </w:r>
      <w:r w:rsidR="00986754">
        <w:t xml:space="preserve">. </w:t>
      </w:r>
      <w:r w:rsidR="00A239DF">
        <w:t xml:space="preserve">The change in </w:t>
      </w:r>
      <w:r w:rsidR="00986754">
        <w:rPr>
          <w:rFonts w:ascii="Calibri Light" w:hAnsi="Calibri Light" w:cs="Calibri Light"/>
        </w:rPr>
        <w:t>β</w:t>
      </w:r>
      <w:r w:rsidR="00986754">
        <w:t xml:space="preserve">-galactosidase activity </w:t>
      </w:r>
      <w:r w:rsidR="00A239DF">
        <w:t>when grown in CDM was slightly higher than the fold-change in transcript, a 1.5-fold increase</w:t>
      </w:r>
      <w:r>
        <w:t xml:space="preserve">, but did not meet our </w:t>
      </w:r>
      <w:proofErr w:type="spellStart"/>
      <w:r>
        <w:t>critera</w:t>
      </w:r>
      <w:proofErr w:type="spellEnd"/>
      <w:r>
        <w:t xml:space="preserve"> for significance (&gt;/=2-fold)</w:t>
      </w:r>
      <w:r w:rsidR="00986754">
        <w:t xml:space="preserve"> (</w:t>
      </w:r>
      <w:r w:rsidR="00986754">
        <w:rPr>
          <w:b/>
          <w:bCs/>
        </w:rPr>
        <w:t>Fig 6B</w:t>
      </w:r>
      <w:r w:rsidR="00986754">
        <w:t>)</w:t>
      </w:r>
      <w:r w:rsidR="00A239DF">
        <w:t xml:space="preserve">. </w:t>
      </w:r>
      <w:r>
        <w:t xml:space="preserve">However, </w:t>
      </w:r>
      <w:r w:rsidR="00A239DF">
        <w:t xml:space="preserve">when </w:t>
      </w:r>
      <w:r>
        <w:t xml:space="preserve">cells with the translational </w:t>
      </w:r>
      <w:r>
        <w:lastRenderedPageBreak/>
        <w:t xml:space="preserve">reporter were </w:t>
      </w:r>
      <w:r w:rsidR="00A239DF">
        <w:t xml:space="preserve">grown on CHAH, the </w:t>
      </w:r>
      <w:r w:rsidR="00986754">
        <w:rPr>
          <w:rFonts w:ascii="Calibri Light" w:hAnsi="Calibri Light" w:cs="Calibri Light"/>
        </w:rPr>
        <w:t>β</w:t>
      </w:r>
      <w:r w:rsidR="00986754">
        <w:t>-galactosidase activity increased</w:t>
      </w:r>
      <w:r w:rsidR="00A239DF">
        <w:t xml:space="preserve"> 2-fold,</w:t>
      </w:r>
      <w:r>
        <w:t xml:space="preserve"> and was</w:t>
      </w:r>
      <w:r w:rsidR="00A239DF">
        <w:t xml:space="preserve"> statistical</w:t>
      </w:r>
      <w:r>
        <w:t>ly</w:t>
      </w:r>
      <w:r w:rsidR="00A239DF">
        <w:t xml:space="preserve"> </w:t>
      </w:r>
      <w:proofErr w:type="spellStart"/>
      <w:r w:rsidR="00A239DF">
        <w:t>significance</w:t>
      </w:r>
      <w:r>
        <w:t>ly</w:t>
      </w:r>
      <w:proofErr w:type="spellEnd"/>
      <w:r>
        <w:t xml:space="preserve"> different  from cells grown in </w:t>
      </w:r>
      <w:proofErr w:type="spellStart"/>
      <w:r>
        <w:t>sMHB</w:t>
      </w:r>
      <w:proofErr w:type="spellEnd"/>
      <w:r w:rsidR="00986754">
        <w:t xml:space="preserve"> (</w:t>
      </w:r>
      <w:r w:rsidR="00986754">
        <w:rPr>
          <w:b/>
          <w:bCs/>
        </w:rPr>
        <w:t>Fig 6C</w:t>
      </w:r>
      <w:r w:rsidR="00986754">
        <w:t>)</w:t>
      </w:r>
      <w:r w:rsidR="00A239DF">
        <w:t xml:space="preserve">. </w:t>
      </w:r>
    </w:p>
    <w:p w14:paraId="108153E4" w14:textId="77777777" w:rsidR="009D651E" w:rsidRDefault="00000000">
      <w:pPr>
        <w:spacing w:line="480" w:lineRule="auto"/>
      </w:pPr>
      <w:r>
        <w:rPr>
          <w:noProof/>
        </w:rPr>
        <w:drawing>
          <wp:inline distT="0" distB="0" distL="0" distR="0" wp14:anchorId="48C0BB77" wp14:editId="24E4A9C3">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19"/>
                    <a:srcRect/>
                    <a:stretch>
                      <a:fillRect/>
                    </a:stretch>
                  </pic:blipFill>
                  <pic:spPr>
                    <a:xfrm>
                      <a:off x="0" y="0"/>
                      <a:ext cx="5303520" cy="1383665"/>
                    </a:xfrm>
                    <a:prstGeom prst="rect">
                      <a:avLst/>
                    </a:prstGeom>
                    <a:ln/>
                  </pic:spPr>
                </pic:pic>
              </a:graphicData>
            </a:graphic>
          </wp:inline>
        </w:drawing>
      </w:r>
    </w:p>
    <w:p w14:paraId="4C7BFD49" w14:textId="1FE97733" w:rsidR="009D651E" w:rsidRDefault="00000000" w:rsidP="00A8163C">
      <w:pPr>
        <w:spacing w:after="240"/>
        <w:jc w:val="both"/>
      </w:pPr>
      <w:r>
        <w:rPr>
          <w:b/>
        </w:rPr>
        <w:t xml:space="preserve">Figure 6. </w:t>
      </w:r>
      <w:r w:rsidR="008C2B3E" w:rsidRPr="00314F44">
        <w:rPr>
          <w:b/>
          <w:i/>
          <w:iCs/>
        </w:rPr>
        <w:t>F. tularensis</w:t>
      </w:r>
      <w:r w:rsidR="008C2B3E">
        <w:rPr>
          <w:b/>
        </w:rPr>
        <w:t xml:space="preserve"> cells grown in CDM or on CHAH increases </w:t>
      </w:r>
      <w:r w:rsidR="00811640" w:rsidRPr="00811640">
        <w:rPr>
          <w:b/>
          <w:i/>
          <w:iCs/>
        </w:rPr>
        <w:t>rpsU3</w:t>
      </w:r>
      <w:r w:rsidR="008C2B3E">
        <w:rPr>
          <w:b/>
          <w:i/>
          <w:iCs/>
        </w:rPr>
        <w:t xml:space="preserve"> </w:t>
      </w:r>
      <w:r w:rsidR="008C2B3E">
        <w:rPr>
          <w:b/>
        </w:rPr>
        <w:t>transcript and protein production</w:t>
      </w:r>
      <w:r w:rsidR="008C2B3E">
        <w:rPr>
          <w:b/>
          <w:i/>
        </w:rPr>
        <w:t>.</w:t>
      </w:r>
      <w:r w:rsidR="008C2B3E">
        <w:rPr>
          <w:i/>
        </w:rPr>
        <w:t xml:space="preserve"> </w:t>
      </w:r>
      <w:r w:rsidR="008C2B3E">
        <w:t>(</w:t>
      </w:r>
      <w:r w:rsidR="008C2B3E" w:rsidRPr="00314F44">
        <w:rPr>
          <w:b/>
          <w:bCs/>
        </w:rPr>
        <w:t>A</w:t>
      </w:r>
      <w:r w:rsidR="00B25FD2" w:rsidRPr="00B25FD2">
        <w:t xml:space="preserve"> </w:t>
      </w:r>
      <w:r w:rsidR="00B25FD2">
        <w:t xml:space="preserve">Relative fluorescence values (y-axis) versus environmental conditions (x-axis) of cells containing fluorescent </w:t>
      </w:r>
      <w:r w:rsidR="00B25FD2" w:rsidRPr="00811640">
        <w:rPr>
          <w:i/>
          <w:iCs/>
        </w:rPr>
        <w:t>rpsU3</w:t>
      </w:r>
      <w:r w:rsidR="00B25FD2">
        <w:t xml:space="preserve"> reporter construct.</w:t>
      </w:r>
      <w:r w:rsidR="008C2B3E">
        <w:t xml:space="preserve">) Cells grown in CDM, on CHAH, or to stationary phase in </w:t>
      </w:r>
      <w:proofErr w:type="spellStart"/>
      <w:r w:rsidR="008C2B3E">
        <w:t>sMHB</w:t>
      </w:r>
      <w:proofErr w:type="spellEnd"/>
      <w:r w:rsidR="008C2B3E">
        <w:t xml:space="preserve">. Completed in biological duplicate. </w:t>
      </w:r>
      <w:r w:rsidR="00B25FD2">
        <w:t xml:space="preserve">(B and </w:t>
      </w:r>
      <w:r w:rsidR="00B25FD2" w:rsidRPr="00EE5D5A">
        <w:rPr>
          <w:b/>
          <w:bCs/>
        </w:rPr>
        <w:t>C</w:t>
      </w:r>
      <w:r w:rsidR="00B25FD2">
        <w:t>)</w:t>
      </w:r>
      <w:r w:rsidR="00B25FD2" w:rsidRPr="00B25FD2">
        <w:rPr>
          <w:rFonts w:ascii="Calibri" w:eastAsia="Calibri" w:hAnsi="Calibri" w:cs="Calibri"/>
        </w:rPr>
        <w:t xml:space="preserve"> </w:t>
      </w:r>
      <w:r w:rsidR="00B25FD2">
        <w:rPr>
          <w:rFonts w:ascii="Calibri" w:eastAsia="Calibri" w:hAnsi="Calibri" w:cs="Calibri"/>
        </w:rPr>
        <w:t>β</w:t>
      </w:r>
      <w:r w:rsidR="008C2B3E">
        <w:t xml:space="preserve">-galactosidase activity (Miller Units, y-axis) versus environmental conditions (x-axis) of cells containing a single copy </w:t>
      </w:r>
      <w:r w:rsidR="008C2B3E">
        <w:rPr>
          <w:i/>
        </w:rPr>
        <w:t xml:space="preserve">lacZ </w:t>
      </w:r>
      <w:r w:rsidR="008C2B3E">
        <w:t xml:space="preserve">fused to </w:t>
      </w:r>
      <w:r w:rsidR="00811640" w:rsidRPr="00811640">
        <w:rPr>
          <w:i/>
          <w:iCs/>
        </w:rPr>
        <w:t>rpsU3</w:t>
      </w:r>
      <w:r w:rsidR="008C2B3E">
        <w:rPr>
          <w:i/>
        </w:rPr>
        <w:t xml:space="preserve">, </w:t>
      </w:r>
      <w:r w:rsidR="008C2B3E">
        <w:t>in the native locus. (</w:t>
      </w:r>
      <w:r w:rsidR="008C2B3E" w:rsidRPr="00314F44">
        <w:rPr>
          <w:b/>
          <w:bCs/>
        </w:rPr>
        <w:t>B</w:t>
      </w:r>
      <w:r w:rsidR="008C2B3E">
        <w:t>) Cells grown in CDM. Completed once in biological duplicate. (</w:t>
      </w:r>
      <w:r w:rsidR="008C2B3E" w:rsidRPr="00314F44">
        <w:rPr>
          <w:b/>
          <w:bCs/>
        </w:rPr>
        <w:t>C</w:t>
      </w:r>
      <w:r w:rsidR="008C2B3E">
        <w:t xml:space="preserve">) Cells grown on CHAH. </w:t>
      </w:r>
      <w:commentRangeStart w:id="24"/>
      <w:r w:rsidR="008C2B3E">
        <w:t>Completed twice in biological triplicate</w:t>
      </w:r>
      <w:commentRangeEnd w:id="24"/>
      <w:r w:rsidR="00B25FD2">
        <w:rPr>
          <w:rStyle w:val="CommentReference"/>
        </w:rPr>
        <w:commentReference w:id="24"/>
      </w:r>
      <w:r w:rsidR="00A8163C">
        <w:t>, a representative example is shown</w:t>
      </w:r>
      <w:r w:rsidR="008C2B3E">
        <w:t xml:space="preserve">. </w:t>
      </w:r>
      <w:r w:rsidR="00847253">
        <w:t>* p &lt; 0.05 by two-tailed Student’s t test.</w:t>
      </w:r>
    </w:p>
    <w:p w14:paraId="50372F61" w14:textId="5261E20E" w:rsidR="00A239DF" w:rsidRPr="00A239DF" w:rsidRDefault="00A239DF" w:rsidP="00A8163C">
      <w:pPr>
        <w:spacing w:line="480" w:lineRule="auto"/>
        <w:jc w:val="both"/>
        <w:rPr>
          <w:b/>
          <w:bCs/>
        </w:rPr>
      </w:pPr>
      <w:r w:rsidRPr="00A239DF">
        <w:rPr>
          <w:b/>
          <w:bCs/>
        </w:rPr>
        <w:t xml:space="preserve">Low pH increases </w:t>
      </w:r>
      <w:r w:rsidR="00C30806" w:rsidRPr="00C30806">
        <w:rPr>
          <w:b/>
          <w:bCs/>
          <w:i/>
          <w:iCs/>
        </w:rPr>
        <w:t>rpsU1</w:t>
      </w:r>
      <w:r w:rsidRPr="00A239DF">
        <w:rPr>
          <w:b/>
          <w:bCs/>
          <w:i/>
          <w:iCs/>
        </w:rPr>
        <w:t xml:space="preserve"> </w:t>
      </w:r>
      <w:r w:rsidRPr="00A239DF">
        <w:rPr>
          <w:b/>
          <w:bCs/>
        </w:rPr>
        <w:t>transcript, but not protein abundance</w:t>
      </w:r>
    </w:p>
    <w:p w14:paraId="4BB0C0D8" w14:textId="394DE544" w:rsidR="009D651E" w:rsidRDefault="00966289" w:rsidP="00A8163C">
      <w:pPr>
        <w:spacing w:line="480" w:lineRule="auto"/>
        <w:ind w:firstLine="450"/>
        <w:jc w:val="both"/>
      </w:pPr>
      <w:r>
        <w:t xml:space="preserve">In order to assess the </w:t>
      </w:r>
      <w:r w:rsidR="00986754">
        <w:t>effects</w:t>
      </w:r>
      <w:r>
        <w:t xml:space="preserve"> of pH on either </w:t>
      </w:r>
      <w:r w:rsidR="00C30806" w:rsidRPr="00C30806">
        <w:rPr>
          <w:i/>
          <w:iCs/>
        </w:rPr>
        <w:t>rpsU1</w:t>
      </w:r>
      <w:r>
        <w:rPr>
          <w:i/>
          <w:iCs/>
        </w:rPr>
        <w:t xml:space="preserve"> </w:t>
      </w:r>
      <w:r>
        <w:t xml:space="preserve">or </w:t>
      </w:r>
      <w:r w:rsidR="00811640" w:rsidRPr="00811640">
        <w:rPr>
          <w:i/>
          <w:iCs/>
        </w:rPr>
        <w:t>rpsU3</w:t>
      </w:r>
      <w:r>
        <w:rPr>
          <w:i/>
          <w:iCs/>
        </w:rPr>
        <w:t xml:space="preserve"> </w:t>
      </w:r>
      <w:r>
        <w:t xml:space="preserve">abundance, cells were grown to log-phase and then transferred into media </w:t>
      </w:r>
      <w:r w:rsidR="00B25FD2">
        <w:t xml:space="preserve">with altered </w:t>
      </w:r>
      <w:proofErr w:type="spellStart"/>
      <w:r>
        <w:t>pH.</w:t>
      </w:r>
      <w:proofErr w:type="spellEnd"/>
      <w:r>
        <w:t xml:space="preserve"> Assessing the fluorescence of these cells revealed increased </w:t>
      </w:r>
      <w:r w:rsidR="00C30806" w:rsidRPr="00C30806">
        <w:rPr>
          <w:i/>
          <w:iCs/>
        </w:rPr>
        <w:t>rpsU1</w:t>
      </w:r>
      <w:r>
        <w:rPr>
          <w:i/>
          <w:iCs/>
        </w:rPr>
        <w:t xml:space="preserve"> </w:t>
      </w:r>
      <w:r>
        <w:t>transcript abundance at lower pH</w:t>
      </w:r>
      <w:r w:rsidR="00986754">
        <w:t xml:space="preserve"> (</w:t>
      </w:r>
      <w:r w:rsidR="00986754" w:rsidRPr="00986754">
        <w:rPr>
          <w:b/>
          <w:bCs/>
        </w:rPr>
        <w:t>Fig 7A</w:t>
      </w:r>
      <w:r w:rsidR="00986754">
        <w:t>)</w:t>
      </w:r>
      <w:r>
        <w:t>. Particularly, while several of the acidic pH values came close to our threshold of a 2-fold change, pH 3.5 was the only acidic culture to cross that mark, at a 2.3-fold increase</w:t>
      </w:r>
      <w:r w:rsidR="00986754">
        <w:t xml:space="preserve"> (</w:t>
      </w:r>
      <w:r w:rsidR="00986754" w:rsidRPr="00986754">
        <w:rPr>
          <w:b/>
          <w:bCs/>
        </w:rPr>
        <w:t>Fig 7A</w:t>
      </w:r>
      <w:r w:rsidR="00986754">
        <w:t>)</w:t>
      </w:r>
      <w:r>
        <w:t>. Additionally, pH 10 showed a significant decrease in transcript abundance at a decrease of 94% fluorescence (</w:t>
      </w:r>
      <w:r w:rsidR="00986754" w:rsidRPr="00986754">
        <w:rPr>
          <w:b/>
          <w:bCs/>
        </w:rPr>
        <w:t>Fig 7A</w:t>
      </w:r>
      <w:r>
        <w:t xml:space="preserve">). </w:t>
      </w:r>
    </w:p>
    <w:p w14:paraId="51F18E31" w14:textId="609AADF1" w:rsidR="00966289" w:rsidRDefault="00966289" w:rsidP="00A8163C">
      <w:pPr>
        <w:spacing w:line="480" w:lineRule="auto"/>
        <w:ind w:firstLine="450"/>
        <w:jc w:val="both"/>
      </w:pPr>
      <w:r>
        <w:t>Unlike the increase observed in transcript abundance at pH 3.5, there was no accordant increase in protein abundance of bS21-1</w:t>
      </w:r>
      <w:r w:rsidR="00986754">
        <w:t xml:space="preserve">  (</w:t>
      </w:r>
      <w:r w:rsidR="00986754" w:rsidRPr="00986754">
        <w:rPr>
          <w:b/>
          <w:bCs/>
        </w:rPr>
        <w:t>Fig 7</w:t>
      </w:r>
      <w:r w:rsidR="00986754">
        <w:rPr>
          <w:b/>
          <w:bCs/>
        </w:rPr>
        <w:t>B</w:t>
      </w:r>
      <w:r w:rsidR="00986754">
        <w:t>)</w:t>
      </w:r>
      <w:r>
        <w:t xml:space="preserve">. In fact, the </w:t>
      </w:r>
      <w:proofErr w:type="spellStart"/>
      <w:r w:rsidR="00847253">
        <w:t>repoter</w:t>
      </w:r>
      <w:proofErr w:type="spellEnd"/>
      <w:r w:rsidR="00847253">
        <w:t xml:space="preserve"> activity</w:t>
      </w:r>
      <w:r>
        <w:t xml:space="preserve"> decreased to a level which may indicate that there is no</w:t>
      </w:r>
      <w:r w:rsidR="00847253">
        <w:t xml:space="preserve"> </w:t>
      </w:r>
      <w:r w:rsidR="00847253">
        <w:lastRenderedPageBreak/>
        <w:t>functional</w:t>
      </w:r>
      <w:r>
        <w:t xml:space="preserve"> </w:t>
      </w:r>
      <w:r w:rsidR="00986754">
        <w:rPr>
          <w:rFonts w:ascii="Calibri Light" w:hAnsi="Calibri Light" w:cs="Calibri Light"/>
        </w:rPr>
        <w:t>β</w:t>
      </w:r>
      <w:r w:rsidR="00986754">
        <w:t>-galactosidase (</w:t>
      </w:r>
      <w:r w:rsidR="00986754" w:rsidRPr="00986754">
        <w:rPr>
          <w:b/>
          <w:bCs/>
        </w:rPr>
        <w:t>Fig 7</w:t>
      </w:r>
      <w:r w:rsidR="00986754">
        <w:rPr>
          <w:b/>
          <w:bCs/>
        </w:rPr>
        <w:t>B</w:t>
      </w:r>
      <w:r w:rsidR="00986754">
        <w:t>)</w:t>
      </w:r>
      <w:r>
        <w:t xml:space="preserve">. This was validated multiple times, </w:t>
      </w:r>
      <w:r w:rsidR="00847253">
        <w:t xml:space="preserve">including after the media was adjusted to neutral pH, suggesting that the low pH significantly interferes with the </w:t>
      </w:r>
      <w:r w:rsidR="00847253">
        <w:rPr>
          <w:rFonts w:ascii="Calibri Light" w:hAnsi="Calibri Light" w:cs="Calibri Light"/>
        </w:rPr>
        <w:t>β</w:t>
      </w:r>
      <w:r w:rsidR="00847253">
        <w:t xml:space="preserve">-galactosidase reporter. </w:t>
      </w:r>
    </w:p>
    <w:p w14:paraId="5C5389A6" w14:textId="77777777" w:rsidR="00966289" w:rsidRDefault="00966289" w:rsidP="00966289">
      <w:pPr>
        <w:spacing w:line="480" w:lineRule="auto"/>
      </w:pPr>
      <w:r>
        <w:rPr>
          <w:noProof/>
        </w:rPr>
        <w:drawing>
          <wp:inline distT="0" distB="0" distL="0" distR="0" wp14:anchorId="72FBD627" wp14:editId="42538B82">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20"/>
                    <a:srcRect/>
                    <a:stretch>
                      <a:fillRect/>
                    </a:stretch>
                  </pic:blipFill>
                  <pic:spPr>
                    <a:xfrm>
                      <a:off x="0" y="0"/>
                      <a:ext cx="5303520" cy="1750695"/>
                    </a:xfrm>
                    <a:prstGeom prst="rect">
                      <a:avLst/>
                    </a:prstGeom>
                    <a:ln/>
                  </pic:spPr>
                </pic:pic>
              </a:graphicData>
            </a:graphic>
          </wp:inline>
        </w:drawing>
      </w:r>
    </w:p>
    <w:p w14:paraId="6D18FB4E" w14:textId="2BB5C2DA" w:rsidR="00C30806" w:rsidRDefault="00966289" w:rsidP="00A8163C">
      <w:pPr>
        <w:spacing w:after="240"/>
        <w:jc w:val="both"/>
        <w:rPr>
          <w:b/>
        </w:rPr>
      </w:pPr>
      <w:r>
        <w:rPr>
          <w:b/>
        </w:rPr>
        <w:t xml:space="preserve">Figure 7. </w:t>
      </w:r>
      <w:r w:rsidR="00C30806" w:rsidRPr="00314F44">
        <w:rPr>
          <w:b/>
          <w:i/>
          <w:iCs/>
        </w:rPr>
        <w:t>F. tularensis</w:t>
      </w:r>
      <w:r w:rsidR="00C30806">
        <w:rPr>
          <w:b/>
        </w:rPr>
        <w:t xml:space="preserve"> cells exposed to low pH increases </w:t>
      </w:r>
      <w:r w:rsidR="00C30806" w:rsidRPr="00C30806">
        <w:rPr>
          <w:b/>
          <w:i/>
          <w:iCs/>
        </w:rPr>
        <w:t>rpsU1</w:t>
      </w:r>
      <w:r w:rsidR="00C30806">
        <w:rPr>
          <w:b/>
          <w:i/>
          <w:iCs/>
        </w:rPr>
        <w:t xml:space="preserve"> </w:t>
      </w:r>
      <w:r w:rsidR="00C30806">
        <w:rPr>
          <w:b/>
        </w:rPr>
        <w:t>transcript, but decreases protein production</w:t>
      </w:r>
      <w:r w:rsidR="00C30806">
        <w:rPr>
          <w:b/>
          <w:i/>
        </w:rPr>
        <w:t>.</w:t>
      </w:r>
      <w:r w:rsidR="00C30806">
        <w:rPr>
          <w:i/>
        </w:rPr>
        <w:t xml:space="preserve"> </w:t>
      </w:r>
      <w:r w:rsidR="00C30806">
        <w:t>(</w:t>
      </w:r>
      <w:r w:rsidR="00C30806" w:rsidRPr="00314F44">
        <w:rPr>
          <w:b/>
          <w:bCs/>
        </w:rPr>
        <w:t>A</w:t>
      </w:r>
      <w:r w:rsidR="00C30806">
        <w:t xml:space="preserve">) </w:t>
      </w:r>
      <w:r w:rsidR="00B25FD2">
        <w:t xml:space="preserve">Relative fluorescence values (y-axis) versus environmental conditions (x-axis) of cells containing fluorescent </w:t>
      </w:r>
      <w:r w:rsidR="00B25FD2" w:rsidRPr="00C30806">
        <w:rPr>
          <w:i/>
          <w:iCs/>
        </w:rPr>
        <w:t>rpsU1</w:t>
      </w:r>
      <w:r w:rsidR="00B25FD2">
        <w:t xml:space="preserve"> reporter construct. Each dot represents one replicate, and horizontal bars indicate the </w:t>
      </w:r>
      <w:proofErr w:type="spellStart"/>
      <w:r w:rsidR="00B25FD2">
        <w:t>average.</w:t>
      </w:r>
      <w:r w:rsidR="00C30806">
        <w:t>Cells</w:t>
      </w:r>
      <w:proofErr w:type="spellEnd"/>
      <w:r w:rsidR="00C30806">
        <w:t xml:space="preserve"> grown to log phase and then exposed to indicated pH values. (</w:t>
      </w:r>
      <w:r w:rsidR="00C30806" w:rsidRPr="00314F44">
        <w:rPr>
          <w:b/>
          <w:bCs/>
        </w:rPr>
        <w:t>B</w:t>
      </w:r>
      <w:r w:rsidR="00C30806">
        <w:t xml:space="preserve">) </w:t>
      </w:r>
      <w:r w:rsidR="00B25FD2">
        <w:rPr>
          <w:rFonts w:ascii="Calibri" w:eastAsia="Calibri" w:hAnsi="Calibri" w:cs="Calibri"/>
        </w:rPr>
        <w:t>β</w:t>
      </w:r>
      <w:r w:rsidR="00B25FD2">
        <w:t xml:space="preserve">-galactosidase activity (Miller Units, y-axis) versus environmental conditions (x-axis) of cells containing a single copy </w:t>
      </w:r>
      <w:r w:rsidR="00B25FD2">
        <w:rPr>
          <w:i/>
        </w:rPr>
        <w:t xml:space="preserve">lacZ </w:t>
      </w:r>
      <w:r w:rsidR="00B25FD2">
        <w:t xml:space="preserve">fused to </w:t>
      </w:r>
      <w:r w:rsidR="00B25FD2" w:rsidRPr="00C30806">
        <w:rPr>
          <w:i/>
          <w:iCs/>
        </w:rPr>
        <w:t>rpsU1</w:t>
      </w:r>
      <w:r w:rsidR="00B25FD2">
        <w:rPr>
          <w:i/>
        </w:rPr>
        <w:t xml:space="preserve">, </w:t>
      </w:r>
      <w:r w:rsidR="00B25FD2">
        <w:t xml:space="preserve">in the native locus. </w:t>
      </w:r>
      <w:r w:rsidR="00C30806">
        <w:t xml:space="preserve">Cells </w:t>
      </w:r>
      <w:proofErr w:type="gramStart"/>
      <w:r w:rsidR="00C30806">
        <w:t>grown</w:t>
      </w:r>
      <w:proofErr w:type="gramEnd"/>
      <w:r w:rsidR="00C30806">
        <w:t xml:space="preserve"> to log phase and then exposed to </w:t>
      </w:r>
      <w:proofErr w:type="spellStart"/>
      <w:r w:rsidR="00C30806">
        <w:t>sMHB</w:t>
      </w:r>
      <w:proofErr w:type="spellEnd"/>
      <w:r w:rsidR="00C30806">
        <w:t xml:space="preserve"> pH 3.5. </w:t>
      </w:r>
      <w:commentRangeStart w:id="25"/>
      <w:r w:rsidR="00C30806">
        <w:t xml:space="preserve">Completed </w:t>
      </w:r>
      <w:r w:rsidR="00B25FD2">
        <w:t xml:space="preserve">three times </w:t>
      </w:r>
      <w:r w:rsidR="00C30806">
        <w:t>in biological triplicate</w:t>
      </w:r>
      <w:commentRangeEnd w:id="25"/>
      <w:r w:rsidR="00B25FD2">
        <w:rPr>
          <w:rStyle w:val="CommentReference"/>
        </w:rPr>
        <w:commentReference w:id="25"/>
      </w:r>
      <w:r w:rsidR="00A8163C">
        <w:t>, a representative example is shown</w:t>
      </w:r>
      <w:r w:rsidR="00C30806">
        <w:t xml:space="preserve">. </w:t>
      </w:r>
      <w:r w:rsidR="00847253">
        <w:t>* p &lt; 0.05 by two-tailed Student’s t test.</w:t>
      </w:r>
    </w:p>
    <w:p w14:paraId="2C15EA8A" w14:textId="03B9D1B2" w:rsidR="00986754" w:rsidRDefault="00986754" w:rsidP="00986754">
      <w:pPr>
        <w:spacing w:line="480" w:lineRule="auto"/>
      </w:pPr>
      <w:r>
        <w:rPr>
          <w:b/>
          <w:bCs/>
        </w:rPr>
        <w:t>Changes in</w:t>
      </w:r>
      <w:r w:rsidRPr="00A239DF">
        <w:rPr>
          <w:b/>
          <w:bCs/>
        </w:rPr>
        <w:t xml:space="preserve"> pH </w:t>
      </w:r>
      <w:r>
        <w:rPr>
          <w:b/>
          <w:bCs/>
        </w:rPr>
        <w:t>do not greatly affect</w:t>
      </w:r>
      <w:r w:rsidRPr="00A239DF">
        <w:rPr>
          <w:b/>
          <w:bCs/>
        </w:rPr>
        <w:t xml:space="preserve"> </w:t>
      </w:r>
      <w:r w:rsidR="00811640" w:rsidRPr="00811640">
        <w:rPr>
          <w:b/>
          <w:bCs/>
          <w:i/>
          <w:iCs/>
        </w:rPr>
        <w:t>rpsU3</w:t>
      </w:r>
      <w:r w:rsidRPr="00A239DF">
        <w:rPr>
          <w:b/>
          <w:bCs/>
          <w:i/>
          <w:iCs/>
        </w:rPr>
        <w:t xml:space="preserve"> </w:t>
      </w:r>
      <w:r w:rsidRPr="00A239DF">
        <w:rPr>
          <w:b/>
          <w:bCs/>
        </w:rPr>
        <w:t>transcript</w:t>
      </w:r>
      <w:r>
        <w:rPr>
          <w:b/>
          <w:bCs/>
        </w:rPr>
        <w:t xml:space="preserve"> abundance</w:t>
      </w:r>
      <w:r w:rsidRPr="00A239DF">
        <w:rPr>
          <w:b/>
          <w:bCs/>
        </w:rPr>
        <w:t xml:space="preserve">, but </w:t>
      </w:r>
      <w:r w:rsidR="00C30806">
        <w:rPr>
          <w:b/>
          <w:bCs/>
        </w:rPr>
        <w:t>decrease</w:t>
      </w:r>
      <w:r w:rsidRPr="00A239DF">
        <w:rPr>
          <w:b/>
          <w:bCs/>
        </w:rPr>
        <w:t xml:space="preserve"> protein abundance</w:t>
      </w:r>
    </w:p>
    <w:p w14:paraId="44796FE9" w14:textId="3621718F" w:rsidR="00966289" w:rsidRPr="00466366" w:rsidRDefault="00966289" w:rsidP="00A8163C">
      <w:pPr>
        <w:spacing w:line="480" w:lineRule="auto"/>
        <w:ind w:firstLine="450"/>
        <w:jc w:val="both"/>
      </w:pPr>
      <w:r>
        <w:t xml:space="preserve">In contrast, the transcript abundance of </w:t>
      </w:r>
      <w:r w:rsidR="00811640" w:rsidRPr="00811640">
        <w:rPr>
          <w:i/>
          <w:iCs/>
        </w:rPr>
        <w:t>rpsU3</w:t>
      </w:r>
      <w:r>
        <w:rPr>
          <w:i/>
          <w:iCs/>
        </w:rPr>
        <w:t xml:space="preserve"> </w:t>
      </w:r>
      <w:r>
        <w:t>did not seem to strongly react to changes in pH, whether acidic or basic</w:t>
      </w:r>
      <w:r w:rsidR="00986754">
        <w:t xml:space="preserve"> (</w:t>
      </w:r>
      <w:r w:rsidR="00986754" w:rsidRPr="00986754">
        <w:rPr>
          <w:b/>
          <w:bCs/>
        </w:rPr>
        <w:t>Fig 8A</w:t>
      </w:r>
      <w:r w:rsidR="00986754">
        <w:t>)</w:t>
      </w:r>
      <w:r>
        <w:t xml:space="preserve">. Only at pH 2.75 was there </w:t>
      </w:r>
      <w:commentRangeStart w:id="26"/>
      <w:r>
        <w:t xml:space="preserve">a </w:t>
      </w:r>
      <w:r w:rsidR="00A8163C">
        <w:t>large</w:t>
      </w:r>
      <w:r>
        <w:t xml:space="preserve"> change, at a decrease of </w:t>
      </w:r>
      <w:r w:rsidR="00466366">
        <w:t>65% fluorescence</w:t>
      </w:r>
      <w:r w:rsidR="00986754">
        <w:t xml:space="preserve"> </w:t>
      </w:r>
      <w:commentRangeEnd w:id="26"/>
      <w:r w:rsidR="00B25FD2">
        <w:rPr>
          <w:rStyle w:val="CommentReference"/>
        </w:rPr>
        <w:commentReference w:id="26"/>
      </w:r>
      <w:r w:rsidR="00986754">
        <w:t>(</w:t>
      </w:r>
      <w:r w:rsidR="00986754" w:rsidRPr="00986754">
        <w:rPr>
          <w:b/>
          <w:bCs/>
        </w:rPr>
        <w:t>Fig 8A</w:t>
      </w:r>
      <w:r w:rsidR="00986754">
        <w:t>)</w:t>
      </w:r>
      <w:r w:rsidR="00466366">
        <w:t xml:space="preserve">. Similar to the protein abundance observed at low pH of bS21-1, </w:t>
      </w:r>
      <w:r w:rsidR="00B25FD2">
        <w:t xml:space="preserve">there is </w:t>
      </w:r>
      <w:r w:rsidR="00466366">
        <w:t xml:space="preserve">virtually no </w:t>
      </w:r>
      <w:r w:rsidR="00986754">
        <w:rPr>
          <w:rFonts w:ascii="Calibri Light" w:hAnsi="Calibri Light" w:cs="Calibri Light"/>
        </w:rPr>
        <w:t>β</w:t>
      </w:r>
      <w:r w:rsidR="00986754">
        <w:t xml:space="preserve">-galactosidase activity </w:t>
      </w:r>
      <w:r w:rsidR="00466366">
        <w:t xml:space="preserve">at pH 3.5 </w:t>
      </w:r>
      <w:r w:rsidR="00B25FD2">
        <w:t xml:space="preserve">when assessing the bS21-3 </w:t>
      </w:r>
      <w:r w:rsidR="00B25FD2" w:rsidRPr="00EE5D5A">
        <w:rPr>
          <w:i/>
          <w:iCs/>
        </w:rPr>
        <w:t>lacZ</w:t>
      </w:r>
      <w:r w:rsidR="00B25FD2">
        <w:t xml:space="preserve"> reporter</w:t>
      </w:r>
      <w:r w:rsidR="00AA7CCB">
        <w:t xml:space="preserve"> </w:t>
      </w:r>
      <w:r w:rsidR="00466366">
        <w:t>(</w:t>
      </w:r>
      <w:r w:rsidR="00986754" w:rsidRPr="00986754">
        <w:rPr>
          <w:b/>
          <w:bCs/>
        </w:rPr>
        <w:t>Fig 8</w:t>
      </w:r>
      <w:r w:rsidR="00986754">
        <w:rPr>
          <w:b/>
          <w:bCs/>
        </w:rPr>
        <w:t>B</w:t>
      </w:r>
      <w:r w:rsidR="00466366">
        <w:t xml:space="preserve">). </w:t>
      </w:r>
    </w:p>
    <w:p w14:paraId="533D00E5" w14:textId="77777777" w:rsidR="009D651E" w:rsidRDefault="00000000">
      <w:pPr>
        <w:spacing w:line="480" w:lineRule="auto"/>
      </w:pPr>
      <w:r>
        <w:rPr>
          <w:noProof/>
        </w:rPr>
        <w:lastRenderedPageBreak/>
        <w:drawing>
          <wp:inline distT="0" distB="0" distL="0" distR="0" wp14:anchorId="4D7941A8" wp14:editId="3FD8B6D4">
            <wp:extent cx="5303520" cy="1918335"/>
            <wp:effectExtent l="0" t="0" r="0" b="0"/>
            <wp:docPr id="214703266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303520" cy="1918335"/>
                    </a:xfrm>
                    <a:prstGeom prst="rect">
                      <a:avLst/>
                    </a:prstGeom>
                    <a:ln/>
                  </pic:spPr>
                </pic:pic>
              </a:graphicData>
            </a:graphic>
          </wp:inline>
        </w:drawing>
      </w:r>
    </w:p>
    <w:p w14:paraId="59BC01B5" w14:textId="33F7EAE3" w:rsidR="00C745C9" w:rsidRDefault="00000000" w:rsidP="00A8163C">
      <w:pPr>
        <w:spacing w:after="240"/>
        <w:jc w:val="both"/>
      </w:pPr>
      <w:r>
        <w:rPr>
          <w:b/>
        </w:rPr>
        <w:t xml:space="preserve">Figure 8. </w:t>
      </w:r>
      <w:bookmarkStart w:id="27" w:name="_heading=h.1t3h5sf" w:colFirst="0" w:colLast="0"/>
      <w:bookmarkEnd w:id="27"/>
      <w:r w:rsidR="00C30806" w:rsidRPr="00314F44">
        <w:rPr>
          <w:b/>
          <w:i/>
          <w:iCs/>
        </w:rPr>
        <w:t>F. tularensis</w:t>
      </w:r>
      <w:r w:rsidR="00C30806">
        <w:rPr>
          <w:b/>
        </w:rPr>
        <w:t xml:space="preserve"> cells exposed to different pH do not greatly affect </w:t>
      </w:r>
      <w:r w:rsidR="00811640" w:rsidRPr="00811640">
        <w:rPr>
          <w:b/>
          <w:i/>
          <w:iCs/>
        </w:rPr>
        <w:t>rpsU3</w:t>
      </w:r>
      <w:r w:rsidR="00C30806">
        <w:rPr>
          <w:b/>
          <w:i/>
          <w:iCs/>
        </w:rPr>
        <w:t xml:space="preserve"> </w:t>
      </w:r>
      <w:r w:rsidR="00C30806">
        <w:rPr>
          <w:b/>
        </w:rPr>
        <w:t>transcript, but decreases protein production</w:t>
      </w:r>
      <w:r w:rsidR="00C30806">
        <w:rPr>
          <w:b/>
          <w:i/>
        </w:rPr>
        <w:t>.</w:t>
      </w:r>
      <w:r w:rsidR="00C30806">
        <w:rPr>
          <w:i/>
        </w:rPr>
        <w:t xml:space="preserve"> </w:t>
      </w:r>
      <w:r w:rsidR="00C30806">
        <w:t>(</w:t>
      </w:r>
      <w:r w:rsidR="00C30806" w:rsidRPr="00314F44">
        <w:rPr>
          <w:b/>
          <w:bCs/>
        </w:rPr>
        <w:t>A</w:t>
      </w:r>
      <w:r w:rsidR="00C30806">
        <w:t xml:space="preserve">) </w:t>
      </w:r>
      <w:r w:rsidR="00B25FD2">
        <w:t xml:space="preserve">Relative fluorescence values (y-axis) versus environmental conditions (x-axis) of cells containing fluorescent </w:t>
      </w:r>
      <w:r w:rsidR="00B25FD2" w:rsidRPr="00C30806">
        <w:rPr>
          <w:i/>
          <w:iCs/>
        </w:rPr>
        <w:t>rpsU</w:t>
      </w:r>
      <w:r w:rsidR="00B25FD2">
        <w:rPr>
          <w:i/>
          <w:iCs/>
        </w:rPr>
        <w:t>3</w:t>
      </w:r>
      <w:r w:rsidR="00B25FD2">
        <w:t xml:space="preserve"> reporter construct. Each dot represents one replicate, and horizontal bars indicate the average.</w:t>
      </w:r>
      <w:r w:rsidR="00B25FD2">
        <w:rPr>
          <w:i/>
        </w:rPr>
        <w:t xml:space="preserve"> </w:t>
      </w:r>
      <w:r w:rsidR="00C30806">
        <w:t xml:space="preserve">Cells </w:t>
      </w:r>
      <w:proofErr w:type="gramStart"/>
      <w:r w:rsidR="00C30806">
        <w:t>grown</w:t>
      </w:r>
      <w:proofErr w:type="gramEnd"/>
      <w:r w:rsidR="00C30806">
        <w:t xml:space="preserve"> to log phase and then exposed to indicated pH values. (</w:t>
      </w:r>
      <w:r w:rsidR="00C30806" w:rsidRPr="00314F44">
        <w:rPr>
          <w:b/>
          <w:bCs/>
        </w:rPr>
        <w:t>B</w:t>
      </w:r>
      <w:r w:rsidR="00C30806">
        <w:t xml:space="preserve">) </w:t>
      </w:r>
      <w:r w:rsidR="00B25FD2">
        <w:rPr>
          <w:rFonts w:ascii="Calibri" w:eastAsia="Calibri" w:hAnsi="Calibri" w:cs="Calibri"/>
        </w:rPr>
        <w:t>β</w:t>
      </w:r>
      <w:r w:rsidR="00B25FD2">
        <w:t xml:space="preserve">-galactosidase activity (Miller Units, y-axis) versus environmental conditions (x-axis) of cells containing a single copy </w:t>
      </w:r>
      <w:r w:rsidR="00B25FD2">
        <w:rPr>
          <w:i/>
        </w:rPr>
        <w:t xml:space="preserve">lacZ </w:t>
      </w:r>
      <w:r w:rsidR="00B25FD2">
        <w:t xml:space="preserve">fused to </w:t>
      </w:r>
      <w:r w:rsidR="00B25FD2" w:rsidRPr="00C30806">
        <w:rPr>
          <w:i/>
          <w:iCs/>
        </w:rPr>
        <w:t>rpsU</w:t>
      </w:r>
      <w:r w:rsidR="00B25FD2">
        <w:rPr>
          <w:i/>
          <w:iCs/>
        </w:rPr>
        <w:t>3</w:t>
      </w:r>
      <w:r w:rsidR="00B25FD2">
        <w:rPr>
          <w:i/>
        </w:rPr>
        <w:t xml:space="preserve">, </w:t>
      </w:r>
      <w:r w:rsidR="00B25FD2">
        <w:t xml:space="preserve">in the native locus. </w:t>
      </w:r>
      <w:r w:rsidR="00C30806">
        <w:t xml:space="preserve">Cells </w:t>
      </w:r>
      <w:proofErr w:type="gramStart"/>
      <w:r w:rsidR="00C30806">
        <w:t>grown</w:t>
      </w:r>
      <w:proofErr w:type="gramEnd"/>
      <w:r w:rsidR="00C30806">
        <w:t xml:space="preserve"> to log phase and then exposed to </w:t>
      </w:r>
      <w:proofErr w:type="spellStart"/>
      <w:r w:rsidR="00C30806">
        <w:t>sMHB</w:t>
      </w:r>
      <w:proofErr w:type="spellEnd"/>
      <w:r w:rsidR="00C30806">
        <w:t xml:space="preserve"> pH 3.5. </w:t>
      </w:r>
      <w:commentRangeStart w:id="28"/>
      <w:r w:rsidR="00C30806">
        <w:t xml:space="preserve">Completed </w:t>
      </w:r>
      <w:r w:rsidR="00B25FD2">
        <w:t xml:space="preserve">three times </w:t>
      </w:r>
      <w:r w:rsidR="00C30806">
        <w:t>in biological triplicate</w:t>
      </w:r>
      <w:commentRangeEnd w:id="28"/>
      <w:r w:rsidR="00B25FD2">
        <w:rPr>
          <w:rStyle w:val="CommentReference"/>
        </w:rPr>
        <w:commentReference w:id="28"/>
      </w:r>
      <w:r w:rsidR="00A8163C">
        <w:t>, a representative example is shown</w:t>
      </w:r>
      <w:r w:rsidR="00C30806">
        <w:t xml:space="preserve">. </w:t>
      </w:r>
      <w:r w:rsidR="00847253">
        <w:t>* p &lt; 0.05 by two-tailed Student’s t test.</w:t>
      </w:r>
    </w:p>
    <w:p w14:paraId="661E5AAB" w14:textId="77777777" w:rsidR="00C745C9" w:rsidRDefault="00C745C9" w:rsidP="00A944F3">
      <w:pPr>
        <w:pStyle w:val="Heading3"/>
        <w:jc w:val="both"/>
      </w:pPr>
      <w:r>
        <w:t>Discussion</w:t>
      </w:r>
    </w:p>
    <w:p w14:paraId="7529BE79" w14:textId="69315CE1" w:rsidR="000A46B0" w:rsidRDefault="000A46B0" w:rsidP="00A944F3">
      <w:pPr>
        <w:spacing w:line="480" w:lineRule="auto"/>
        <w:ind w:firstLine="450"/>
        <w:jc w:val="both"/>
      </w:pPr>
      <w:r>
        <w:t xml:space="preserve">In this study we </w:t>
      </w:r>
      <w:r w:rsidR="0023583D">
        <w:t xml:space="preserve">used reporter assays to </w:t>
      </w:r>
      <w:r>
        <w:t xml:space="preserve">investigate environmental factors </w:t>
      </w:r>
      <w:r w:rsidR="0023583D">
        <w:t xml:space="preserve">that </w:t>
      </w:r>
      <w:r>
        <w:t xml:space="preserve">could </w:t>
      </w:r>
      <w:r w:rsidR="0023583D">
        <w:t>lead to</w:t>
      </w:r>
      <w:r>
        <w:t xml:space="preserve"> differential expression of </w:t>
      </w:r>
      <w:r w:rsidR="0023583D">
        <w:t xml:space="preserve">the </w:t>
      </w:r>
      <w:r>
        <w:t xml:space="preserve">ribosomal proteins bS21-1 and bS21-3 in </w:t>
      </w:r>
      <w:r>
        <w:rPr>
          <w:i/>
          <w:iCs/>
        </w:rPr>
        <w:t>F. tularensis</w:t>
      </w:r>
      <w:r>
        <w:t xml:space="preserve">. For most of the conditions we examined, </w:t>
      </w:r>
      <w:r w:rsidR="0023583D">
        <w:t xml:space="preserve">we did not observe any </w:t>
      </w:r>
      <w:r>
        <w:t>significant change</w:t>
      </w:r>
      <w:r w:rsidR="0023583D">
        <w:t xml:space="preserve"> in reporter activity</w:t>
      </w:r>
      <w:r>
        <w:t xml:space="preserve">. However, </w:t>
      </w:r>
      <w:r w:rsidR="0023583D">
        <w:t xml:space="preserve">based on our transcriptional reporter, </w:t>
      </w:r>
      <w:r>
        <w:t xml:space="preserve">there </w:t>
      </w:r>
      <w:r w:rsidR="0023583D">
        <w:t>is evidence of increased bS21-1</w:t>
      </w:r>
      <w:r>
        <w:t xml:space="preserve"> in response to low pH, growth in CDM, and growth on CHAH. </w:t>
      </w:r>
      <w:r w:rsidR="0023583D">
        <w:t xml:space="preserve">Similarly, we found evidence of increased bS21-3 in cells grown </w:t>
      </w:r>
      <w:r>
        <w:t xml:space="preserve">in CDM or on CHAH. </w:t>
      </w:r>
      <w:r w:rsidR="0018542D">
        <w:t xml:space="preserve">We subsequently assessed bS21-1 and bS21-3 production under these conditions using </w:t>
      </w:r>
      <w:r w:rsidR="0018542D" w:rsidRPr="00DD346E">
        <w:rPr>
          <w:i/>
          <w:iCs/>
        </w:rPr>
        <w:t>lacZ</w:t>
      </w:r>
      <w:r w:rsidR="0018542D">
        <w:t>-based translational</w:t>
      </w:r>
      <w:r>
        <w:t xml:space="preserve"> reporters. </w:t>
      </w:r>
      <w:r w:rsidR="0018542D">
        <w:t xml:space="preserve">We could not validate the increase in bS21-1 in cells exposed to acidic pH, </w:t>
      </w:r>
      <w:r w:rsidR="00DE0A32">
        <w:t xml:space="preserve">likely </w:t>
      </w:r>
      <w:r w:rsidR="0018542D">
        <w:t>due to technical considerations</w:t>
      </w:r>
      <w:r>
        <w:t xml:space="preserve">. </w:t>
      </w:r>
      <w:r w:rsidR="0018542D">
        <w:t>Finally, we observed an</w:t>
      </w:r>
      <w:r>
        <w:t xml:space="preserve"> increase in both </w:t>
      </w:r>
      <w:r w:rsidR="0018542D">
        <w:t xml:space="preserve">bS21-1 and bS21-3 in cells </w:t>
      </w:r>
      <w:r>
        <w:t xml:space="preserve">grown in CDM or on </w:t>
      </w:r>
      <w:r>
        <w:lastRenderedPageBreak/>
        <w:t xml:space="preserve">CHAH, </w:t>
      </w:r>
      <w:r w:rsidR="0018542D">
        <w:t>but the magnitude of increase was lower than observed using the</w:t>
      </w:r>
      <w:r w:rsidR="00EC7F28">
        <w:t xml:space="preserve"> transcriptional reporter assay</w:t>
      </w:r>
      <w:r>
        <w:t>.</w:t>
      </w:r>
    </w:p>
    <w:p w14:paraId="303E5914" w14:textId="0D2FF4A7" w:rsidR="000A46B0" w:rsidRPr="000A46B0" w:rsidRDefault="000A46B0" w:rsidP="00A944F3">
      <w:pPr>
        <w:spacing w:line="480" w:lineRule="auto"/>
        <w:ind w:firstLine="450"/>
        <w:jc w:val="both"/>
      </w:pPr>
      <w:r>
        <w:t>It is important to note that the transcription start sites of the genes</w:t>
      </w:r>
      <w:r w:rsidR="009A461C">
        <w:t xml:space="preserve"> encoding bS21-1 and bS21-3 (</w:t>
      </w:r>
      <w:r w:rsidR="00C30806" w:rsidRPr="00C30806">
        <w:rPr>
          <w:i/>
          <w:iCs/>
        </w:rPr>
        <w:t>rpsU1</w:t>
      </w:r>
      <w:r w:rsidR="009A461C">
        <w:t xml:space="preserve"> and </w:t>
      </w:r>
      <w:r w:rsidR="00811640" w:rsidRPr="00811640">
        <w:rPr>
          <w:i/>
          <w:iCs/>
        </w:rPr>
        <w:t>rpsU3</w:t>
      </w:r>
      <w:r w:rsidR="009A461C">
        <w:t>)</w:t>
      </w:r>
      <w:r>
        <w:t xml:space="preserve"> are </w:t>
      </w:r>
      <w:r w:rsidR="009A461C">
        <w:t xml:space="preserve">not </w:t>
      </w:r>
      <w:r>
        <w:t>known</w:t>
      </w:r>
      <w:r w:rsidR="009A461C">
        <w:t>, so our transcriptional reporters include both the putative promoter and 5</w:t>
      </w:r>
      <w:r w:rsidR="009A461C">
        <w:rPr>
          <w:rFonts w:cs="Arial"/>
        </w:rPr>
        <w:t>´</w:t>
      </w:r>
      <w:r w:rsidR="009A461C">
        <w:t xml:space="preserve"> untranslated </w:t>
      </w:r>
      <w:proofErr w:type="gramStart"/>
      <w:r w:rsidR="009A461C">
        <w:t>region</w:t>
      </w:r>
      <w:proofErr w:type="gramEnd"/>
      <w:r w:rsidR="009A461C">
        <w:t xml:space="preserve"> (UTR). Thus, it is possible that the GFP reporter is subject to both transcriptional and post-</w:t>
      </w:r>
      <w:r w:rsidR="006F6245">
        <w:t>transcriptional</w:t>
      </w:r>
      <w:r w:rsidR="009A461C">
        <w:t xml:space="preserve"> control</w:t>
      </w:r>
      <w:r>
        <w:t>. In addition,</w:t>
      </w:r>
      <w:r w:rsidR="009A461C">
        <w:t xml:space="preserve"> as </w:t>
      </w:r>
      <w:r w:rsidR="00C30806" w:rsidRPr="00C30806">
        <w:rPr>
          <w:i/>
          <w:iCs/>
        </w:rPr>
        <w:t>rpsU1</w:t>
      </w:r>
      <w:r w:rsidR="006F6245">
        <w:t xml:space="preserve"> is </w:t>
      </w:r>
      <w:r w:rsidR="009A461C">
        <w:t xml:space="preserve">the second gene in an operon, </w:t>
      </w:r>
      <w:r w:rsidR="006F6245">
        <w:t>its</w:t>
      </w:r>
      <w:r w:rsidR="009A461C">
        <w:t xml:space="preserve"> promoter corresponds to the sequence upstream of </w:t>
      </w:r>
      <w:r>
        <w:t xml:space="preserve">the gene </w:t>
      </w:r>
      <w:proofErr w:type="spellStart"/>
      <w:r>
        <w:rPr>
          <w:i/>
          <w:iCs/>
        </w:rPr>
        <w:t>cspA</w:t>
      </w:r>
      <w:proofErr w:type="spellEnd"/>
      <w:r w:rsidR="009A461C">
        <w:t xml:space="preserve">. We do not know if other regulatory elements differentially control production of </w:t>
      </w:r>
      <w:r w:rsidR="00C30806" w:rsidRPr="00C30806">
        <w:rPr>
          <w:i/>
          <w:iCs/>
        </w:rPr>
        <w:t>rpsU1</w:t>
      </w:r>
      <w:r w:rsidR="009A461C">
        <w:t xml:space="preserve">. Thus, it is possible that </w:t>
      </w:r>
      <w:r>
        <w:t xml:space="preserve">the </w:t>
      </w:r>
      <w:r w:rsidR="009A461C">
        <w:t>transcriptional reporter activity corresponding to</w:t>
      </w:r>
      <w:r>
        <w:t xml:space="preserve"> </w:t>
      </w:r>
      <w:r w:rsidR="00C30806" w:rsidRPr="00C30806">
        <w:rPr>
          <w:i/>
          <w:iCs/>
        </w:rPr>
        <w:t>rpsU1</w:t>
      </w:r>
      <w:r>
        <w:rPr>
          <w:i/>
          <w:iCs/>
        </w:rPr>
        <w:t xml:space="preserve"> </w:t>
      </w:r>
      <w:r>
        <w:t xml:space="preserve">may more accurately reflect changes in abundance of </w:t>
      </w:r>
      <w:proofErr w:type="spellStart"/>
      <w:r w:rsidR="009A461C" w:rsidRPr="00DD346E">
        <w:rPr>
          <w:i/>
          <w:iCs/>
        </w:rPr>
        <w:t>cspA</w:t>
      </w:r>
      <w:proofErr w:type="spellEnd"/>
      <w:r w:rsidR="009A461C" w:rsidRPr="00DD346E">
        <w:rPr>
          <w:i/>
          <w:iCs/>
        </w:rPr>
        <w:t>.</w:t>
      </w:r>
      <w:r w:rsidR="009A461C">
        <w:t xml:space="preserve"> </w:t>
      </w:r>
    </w:p>
    <w:p w14:paraId="1E4C3D40" w14:textId="5DF190FF" w:rsidR="000A46B0" w:rsidRDefault="006F6245" w:rsidP="00A944F3">
      <w:pPr>
        <w:spacing w:line="480" w:lineRule="auto"/>
        <w:ind w:firstLine="450"/>
        <w:jc w:val="both"/>
      </w:pPr>
      <w:r>
        <w:t>With respect to the impact of</w:t>
      </w:r>
      <w:r w:rsidR="000A46B0">
        <w:t xml:space="preserve"> pH</w:t>
      </w:r>
      <w:r>
        <w:t xml:space="preserve"> on bS21-1</w:t>
      </w:r>
      <w:r w:rsidR="000A46B0">
        <w:t xml:space="preserve">, </w:t>
      </w:r>
      <w:r>
        <w:t>we observed a disconnect between transcriptional and translational reporter protein abundance</w:t>
      </w:r>
      <w:r w:rsidR="00E0026F">
        <w:t xml:space="preserve"> (</w:t>
      </w:r>
      <w:commentRangeStart w:id="29"/>
      <w:r w:rsidR="00A8163C">
        <w:rPr>
          <w:b/>
          <w:bCs/>
        </w:rPr>
        <w:t>F</w:t>
      </w:r>
      <w:r w:rsidR="00E0026F" w:rsidRPr="00DD346E">
        <w:rPr>
          <w:b/>
          <w:bCs/>
        </w:rPr>
        <w:t>ig</w:t>
      </w:r>
      <w:r w:rsidR="00A8163C">
        <w:rPr>
          <w:b/>
          <w:bCs/>
        </w:rPr>
        <w:t xml:space="preserve"> </w:t>
      </w:r>
      <w:commentRangeEnd w:id="29"/>
      <w:r w:rsidR="00A8163C">
        <w:rPr>
          <w:b/>
          <w:bCs/>
        </w:rPr>
        <w:t>7</w:t>
      </w:r>
      <w:r w:rsidR="00DE0A32">
        <w:rPr>
          <w:rStyle w:val="CommentReference"/>
        </w:rPr>
        <w:commentReference w:id="29"/>
      </w:r>
      <w:r w:rsidR="00E0026F">
        <w:t xml:space="preserve">). </w:t>
      </w:r>
      <w:r w:rsidR="00FD48FB">
        <w:t>I</w:t>
      </w:r>
      <w:r w:rsidR="000A46B0">
        <w:t>t is possible that</w:t>
      </w:r>
      <w:r w:rsidR="00FD48FB">
        <w:t xml:space="preserve"> abundance of</w:t>
      </w:r>
      <w:r w:rsidR="000A46B0">
        <w:t xml:space="preserve"> </w:t>
      </w:r>
      <w:proofErr w:type="spellStart"/>
      <w:r w:rsidR="00FD48FB" w:rsidRPr="00DD346E">
        <w:rPr>
          <w:i/>
          <w:iCs/>
        </w:rPr>
        <w:t>cspA</w:t>
      </w:r>
      <w:proofErr w:type="spellEnd"/>
      <w:r w:rsidR="00FD48FB">
        <w:t xml:space="preserve"> is increased at low pH and other regulatory mechanisms limit bS21-1 production</w:t>
      </w:r>
      <w:r w:rsidR="000A46B0">
        <w:t>.</w:t>
      </w:r>
      <w:r w:rsidR="00DE0A32">
        <w:t xml:space="preserve"> However</w:t>
      </w:r>
      <w:r w:rsidR="00FD48FB">
        <w:t xml:space="preserve">, the cells containing </w:t>
      </w:r>
      <w:r w:rsidR="002769E1">
        <w:t xml:space="preserve">both </w:t>
      </w:r>
      <w:r w:rsidR="00FD48FB">
        <w:t>the bS21-1</w:t>
      </w:r>
      <w:r w:rsidR="002769E1">
        <w:t xml:space="preserve"> and bS21-3</w:t>
      </w:r>
      <w:r w:rsidR="00FD48FB">
        <w:t xml:space="preserve"> </w:t>
      </w:r>
      <w:r w:rsidR="00FD48FB" w:rsidRPr="00DD346E">
        <w:rPr>
          <w:i/>
          <w:iCs/>
        </w:rPr>
        <w:t>lacZ</w:t>
      </w:r>
      <w:r w:rsidR="00FD48FB">
        <w:t xml:space="preserve"> translational reporter</w:t>
      </w:r>
      <w:r w:rsidR="002769E1">
        <w:t>s</w:t>
      </w:r>
      <w:r w:rsidR="00FD48FB">
        <w:t xml:space="preserve"> had a complete lack of </w:t>
      </w:r>
      <w:r w:rsidR="00FD48FB" w:rsidRPr="000A46B0">
        <w:rPr>
          <w:rFonts w:cs="Arial"/>
        </w:rPr>
        <w:t>β</w:t>
      </w:r>
      <w:r w:rsidR="00FD48FB">
        <w:t>-galactosidase</w:t>
      </w:r>
      <w:r w:rsidR="002769E1">
        <w:t xml:space="preserve"> activity in the low pH condition. This raises the possibility that the low pH externally resulted in sufficiently low internal pH to </w:t>
      </w:r>
      <w:r w:rsidR="00A104D7">
        <w:t xml:space="preserve">permanently </w:t>
      </w:r>
      <w:r w:rsidR="002769E1">
        <w:t>inactivate</w:t>
      </w:r>
      <w:r w:rsidR="000A46B0">
        <w:t xml:space="preserve"> the </w:t>
      </w:r>
      <w:r w:rsidR="000A46B0" w:rsidRPr="000A46B0">
        <w:rPr>
          <w:rFonts w:cs="Arial"/>
        </w:rPr>
        <w:t>β</w:t>
      </w:r>
      <w:r w:rsidR="000A46B0">
        <w:t xml:space="preserve">-galactosidase </w:t>
      </w:r>
      <w:commentRangeStart w:id="30"/>
      <w:commentRangeStart w:id="31"/>
      <w:r w:rsidR="000A46B0">
        <w:t>enzyme</w:t>
      </w:r>
      <w:commentRangeEnd w:id="30"/>
      <w:r w:rsidR="009278C7">
        <w:rPr>
          <w:rStyle w:val="CommentReference"/>
        </w:rPr>
        <w:commentReference w:id="30"/>
      </w:r>
      <w:commentRangeEnd w:id="31"/>
      <w:r w:rsidR="00852C6C">
        <w:rPr>
          <w:rStyle w:val="CommentReference"/>
        </w:rPr>
        <w:commentReference w:id="31"/>
      </w:r>
      <w:r w:rsidR="000A46B0">
        <w:t>.</w:t>
      </w:r>
      <w:commentRangeStart w:id="32"/>
      <w:r w:rsidR="000A46B0">
        <w:t xml:space="preserve"> </w:t>
      </w:r>
      <w:commentRangeEnd w:id="32"/>
      <w:r w:rsidR="009278C7">
        <w:rPr>
          <w:rStyle w:val="CommentReference"/>
        </w:rPr>
        <w:commentReference w:id="32"/>
      </w:r>
    </w:p>
    <w:p w14:paraId="1A135F2E" w14:textId="53F19C8F" w:rsidR="00A944F3" w:rsidRDefault="000A46B0" w:rsidP="00A944F3">
      <w:pPr>
        <w:spacing w:line="480" w:lineRule="auto"/>
        <w:ind w:firstLine="450"/>
        <w:jc w:val="both"/>
      </w:pPr>
      <w:r>
        <w:t xml:space="preserve">In considering the different </w:t>
      </w:r>
      <w:r w:rsidRPr="00DD346E">
        <w:rPr>
          <w:i/>
          <w:iCs/>
        </w:rPr>
        <w:t>in vitro</w:t>
      </w:r>
      <w:r>
        <w:t xml:space="preserve"> growth medias, </w:t>
      </w:r>
      <w:r w:rsidR="00316075">
        <w:t xml:space="preserve">their complex and undefined nature makes it difficult to </w:t>
      </w:r>
      <w:r w:rsidR="00291C0D">
        <w:t>determine</w:t>
      </w:r>
      <w:r>
        <w:t xml:space="preserve"> </w:t>
      </w:r>
      <w:r w:rsidR="00A104D7">
        <w:t xml:space="preserve">which </w:t>
      </w:r>
      <w:r w:rsidR="00316075">
        <w:t>factors lead to the changes in bS21 homolog production</w:t>
      </w:r>
      <w:r w:rsidR="00291C0D">
        <w:t xml:space="preserve">. While future work could shed light on this </w:t>
      </w:r>
      <w:r w:rsidR="00291C0D">
        <w:lastRenderedPageBreak/>
        <w:t xml:space="preserve">topic, the observed differences were not large and other approaches may be more </w:t>
      </w:r>
      <w:commentRangeStart w:id="33"/>
      <w:r w:rsidR="00291C0D">
        <w:t>fruitful</w:t>
      </w:r>
      <w:commentRangeEnd w:id="33"/>
      <w:r w:rsidR="00291C0D">
        <w:rPr>
          <w:rStyle w:val="CommentReference"/>
        </w:rPr>
        <w:commentReference w:id="33"/>
      </w:r>
      <w:r>
        <w:t xml:space="preserve">. </w:t>
      </w:r>
    </w:p>
    <w:p w14:paraId="2536A70C" w14:textId="27C13CC3" w:rsidR="00316075" w:rsidRDefault="00A944F3" w:rsidP="00A944F3">
      <w:pPr>
        <w:spacing w:line="480" w:lineRule="auto"/>
        <w:ind w:firstLine="450"/>
        <w:jc w:val="both"/>
      </w:pPr>
      <w:r>
        <w:t xml:space="preserve">This study serves as a survey of environmental factors </w:t>
      </w:r>
      <w:r w:rsidR="00CF5D00">
        <w:t xml:space="preserve">that influence gene expression in </w:t>
      </w:r>
      <w:r w:rsidR="00CF5D00" w:rsidRPr="00DD346E">
        <w:rPr>
          <w:i/>
          <w:iCs/>
        </w:rPr>
        <w:t>F. tularensis</w:t>
      </w:r>
      <w:r w:rsidR="00CF5D00">
        <w:t xml:space="preserve"> and were tested for their ability </w:t>
      </w:r>
      <w:r>
        <w:t xml:space="preserve">to </w:t>
      </w:r>
      <w:r w:rsidR="00CF5D00">
        <w:t xml:space="preserve">influence </w:t>
      </w:r>
      <w:r>
        <w:t xml:space="preserve">the </w:t>
      </w:r>
      <w:r w:rsidR="00CF5D00">
        <w:t>abundance</w:t>
      </w:r>
      <w:r>
        <w:t xml:space="preserve"> of ribosomal proteins bS21-1 and bS21-3. While </w:t>
      </w:r>
      <w:r w:rsidR="00CF5D00">
        <w:t xml:space="preserve">we </w:t>
      </w:r>
      <w:r w:rsidR="00D31D0F">
        <w:t>determined</w:t>
      </w:r>
      <w:r w:rsidR="00CF5D00">
        <w:t xml:space="preserve"> that low pH may impact bS21-1 production</w:t>
      </w:r>
      <w:r w:rsidR="00D31D0F">
        <w:t xml:space="preserve"> and that</w:t>
      </w:r>
      <w:r w:rsidR="0076420D">
        <w:t xml:space="preserve"> production of both homologs </w:t>
      </w:r>
      <w:r w:rsidR="00D31D0F">
        <w:t>is</w:t>
      </w:r>
      <w:r w:rsidR="0076420D">
        <w:t xml:space="preserve"> altered by different </w:t>
      </w:r>
      <w:r w:rsidR="0076420D" w:rsidRPr="00DD346E">
        <w:rPr>
          <w:i/>
          <w:iCs/>
        </w:rPr>
        <w:t>in vitro</w:t>
      </w:r>
      <w:r w:rsidR="0076420D">
        <w:t xml:space="preserve"> growth media</w:t>
      </w:r>
      <w:r>
        <w:t xml:space="preserve">, more questions </w:t>
      </w:r>
      <w:r w:rsidR="0076420D">
        <w:t>remain</w:t>
      </w:r>
      <w:r>
        <w:t xml:space="preserve">. </w:t>
      </w:r>
      <w:r w:rsidR="0076420D">
        <w:t>In particular</w:t>
      </w:r>
      <w:r>
        <w:t xml:space="preserve">, </w:t>
      </w:r>
      <w:r w:rsidR="0076420D">
        <w:t xml:space="preserve">it is not clear how these conditions impact protein production nor </w:t>
      </w:r>
      <w:r>
        <w:t xml:space="preserve">what other conditions could lead to increased abundance of </w:t>
      </w:r>
      <w:r w:rsidR="0076420D">
        <w:t xml:space="preserve">bS21 homologs. </w:t>
      </w:r>
      <w:r w:rsidR="00D31D0F">
        <w:t xml:space="preserve">These questions, and how bS21-1 and bS21-3 influence the proteome, will be addressed in future work. </w:t>
      </w:r>
    </w:p>
    <w:p w14:paraId="348E7F7E" w14:textId="77777777" w:rsidR="00316075" w:rsidRDefault="00316075" w:rsidP="00A944F3">
      <w:pPr>
        <w:spacing w:line="480" w:lineRule="auto"/>
        <w:ind w:firstLine="450"/>
        <w:jc w:val="both"/>
      </w:pPr>
    </w:p>
    <w:p w14:paraId="2BE100D5" w14:textId="65BCF5EC" w:rsidR="009D651E" w:rsidRDefault="00A944F3" w:rsidP="00DD346E">
      <w:pPr>
        <w:spacing w:line="480" w:lineRule="auto"/>
        <w:jc w:val="both"/>
        <w:sectPr w:rsidR="009D651E">
          <w:headerReference w:type="default" r:id="rId22"/>
          <w:footerReference w:type="default" r:id="rId23"/>
          <w:pgSz w:w="12240" w:h="15840"/>
          <w:pgMar w:top="1440" w:right="1440" w:bottom="1440" w:left="2448" w:header="720" w:footer="720" w:gutter="0"/>
          <w:cols w:space="720"/>
        </w:sectPr>
      </w:pPr>
      <w:r>
        <w:br w:type="page"/>
      </w:r>
    </w:p>
    <w:p w14:paraId="71E9B914" w14:textId="77777777" w:rsidR="009D651E" w:rsidRDefault="00000000" w:rsidP="004A5015">
      <w:pPr>
        <w:pStyle w:val="Heading3"/>
        <w:jc w:val="both"/>
      </w:pPr>
      <w:bookmarkStart w:id="34" w:name="_heading=h.4d34og8" w:colFirst="0" w:colLast="0"/>
      <w:bookmarkEnd w:id="34"/>
      <w:r>
        <w:lastRenderedPageBreak/>
        <w:t>Materials and Methods</w:t>
      </w:r>
    </w:p>
    <w:p w14:paraId="2E6E1BF8" w14:textId="77777777" w:rsidR="009D651E" w:rsidRDefault="00000000" w:rsidP="004A5015">
      <w:pPr>
        <w:spacing w:line="480" w:lineRule="auto"/>
        <w:jc w:val="both"/>
        <w:rPr>
          <w:i/>
        </w:rPr>
      </w:pPr>
      <w:r>
        <w:rPr>
          <w:i/>
        </w:rPr>
        <w:t>Bacterial Strains and Growth Conditions</w:t>
      </w:r>
    </w:p>
    <w:p w14:paraId="018C8836" w14:textId="771006E4" w:rsidR="00D33625" w:rsidRDefault="007E437B" w:rsidP="004A5015">
      <w:pPr>
        <w:spacing w:line="480" w:lineRule="auto"/>
        <w:ind w:firstLine="450"/>
        <w:jc w:val="both"/>
        <w:rPr>
          <w:i/>
        </w:rPr>
      </w:pPr>
      <w:r>
        <w:t xml:space="preserve">For standard growth, </w:t>
      </w:r>
      <w:r>
        <w:rPr>
          <w:i/>
        </w:rPr>
        <w:t xml:space="preserve">F. tularensis </w:t>
      </w:r>
      <w:r>
        <w:t xml:space="preserve">subsp. </w:t>
      </w:r>
      <w:proofErr w:type="spellStart"/>
      <w:r>
        <w:rPr>
          <w:i/>
        </w:rPr>
        <w:t>holarctica</w:t>
      </w:r>
      <w:proofErr w:type="spellEnd"/>
      <w:r>
        <w:rPr>
          <w:i/>
        </w:rPr>
        <w:t xml:space="preserve"> </w:t>
      </w:r>
      <w:r>
        <w:t xml:space="preserve">LVS was grown in Mueller Hinton Broth supplemented with  0.025% iron pyrophosphate, 0.1% glucose, and 2% </w:t>
      </w:r>
      <w:proofErr w:type="spellStart"/>
      <w:r>
        <w:t>Isovitalex</w:t>
      </w:r>
      <w:proofErr w:type="spellEnd"/>
      <w:r>
        <w:t xml:space="preserve"> (</w:t>
      </w:r>
      <w:proofErr w:type="spellStart"/>
      <w:r>
        <w:t>sMHB</w:t>
      </w:r>
      <w:proofErr w:type="spellEnd"/>
      <w:r>
        <w:t>) aerobically shaking at 37°C or on</w:t>
      </w:r>
      <w:r w:rsidRPr="007E437B">
        <w:t xml:space="preserve"> </w:t>
      </w:r>
      <w:r>
        <w:t>cystine heart agar plates containing 1% hemoglobin (CHAH) at 37°C . As indicated, LVS was grown in Chamberlain’s Defined Media, CDM (Chamberlain, 1965). The selective antibiotic kanamycin (</w:t>
      </w:r>
      <w:proofErr w:type="spellStart"/>
      <w:r>
        <w:t>kan</w:t>
      </w:r>
      <w:proofErr w:type="spellEnd"/>
      <w:r>
        <w:t xml:space="preserve">) was used to maintain plasmids in </w:t>
      </w:r>
      <w:r>
        <w:rPr>
          <w:i/>
        </w:rPr>
        <w:t>F. tularensis</w:t>
      </w:r>
      <w:r>
        <w:t xml:space="preserve"> LVS at 5 µg/</w:t>
      </w:r>
      <w:proofErr w:type="spellStart"/>
      <w:r>
        <w:t>mL.</w:t>
      </w:r>
      <w:proofErr w:type="spellEnd"/>
      <w:r>
        <w:t xml:space="preserve"> </w:t>
      </w:r>
    </w:p>
    <w:p w14:paraId="4273C7FB" w14:textId="3CE55D14" w:rsidR="00D33625" w:rsidRDefault="00D33625" w:rsidP="004A5015">
      <w:pPr>
        <w:spacing w:line="480" w:lineRule="auto"/>
        <w:jc w:val="both"/>
      </w:pPr>
      <w:bookmarkStart w:id="35" w:name="_Hlk146224419"/>
      <w:r>
        <w:rPr>
          <w:i/>
        </w:rPr>
        <w:t>Plasmids</w:t>
      </w:r>
    </w:p>
    <w:p w14:paraId="6AFBB1D8" w14:textId="1C7DC151" w:rsidR="00EF558D" w:rsidRPr="00EE5D5A" w:rsidRDefault="005B3993" w:rsidP="004A5015">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proofErr w:type="spellStart"/>
      <w:r w:rsidRPr="00EE5D5A">
        <w:rPr>
          <w:i/>
        </w:rPr>
        <w:t>gfp</w:t>
      </w:r>
      <w:proofErr w:type="spellEnd"/>
      <w:r>
        <w:rPr>
          <w:iCs/>
        </w:rPr>
        <w:t>, DNA upstream of the first gene in each operon was amplified with a forward primer specifying a 5</w:t>
      </w:r>
      <w:r>
        <w:rPr>
          <w:rFonts w:cs="Arial"/>
          <w:iCs/>
        </w:rPr>
        <w:t>´</w:t>
      </w:r>
      <w:r>
        <w:rPr>
          <w:iCs/>
        </w:rPr>
        <w:t xml:space="preserve"> </w:t>
      </w:r>
      <w:proofErr w:type="spellStart"/>
      <w:r>
        <w:rPr>
          <w:iCs/>
        </w:rPr>
        <w:t>K</w:t>
      </w:r>
      <w:r w:rsidR="00CA7121">
        <w:rPr>
          <w:iCs/>
        </w:rPr>
        <w:t>pn</w:t>
      </w:r>
      <w:r>
        <w:rPr>
          <w:iCs/>
        </w:rPr>
        <w:t>I</w:t>
      </w:r>
      <w:proofErr w:type="spellEnd"/>
      <w:r>
        <w:rPr>
          <w:iCs/>
        </w:rPr>
        <w:t xml:space="preserve"> site and a reverse primer specifying a 5</w:t>
      </w:r>
      <w:r>
        <w:rPr>
          <w:rFonts w:cs="Arial"/>
          <w:iCs/>
        </w:rPr>
        <w:t>´</w:t>
      </w:r>
      <w:r>
        <w:rPr>
          <w:iCs/>
        </w:rPr>
        <w:t xml:space="preserve">NotI site. For </w:t>
      </w:r>
      <w:r w:rsidRPr="00EE5D5A">
        <w:rPr>
          <w:i/>
        </w:rPr>
        <w:t>rpsU1</w:t>
      </w:r>
      <w:r>
        <w:rPr>
          <w:iCs/>
        </w:rPr>
        <w:t xml:space="preserve">, this fragment included the </w:t>
      </w:r>
      <w:proofErr w:type="spellStart"/>
      <w:r w:rsidRPr="00EE5D5A">
        <w:rPr>
          <w:i/>
          <w:iCs/>
        </w:rPr>
        <w:t>cspC</w:t>
      </w:r>
      <w:proofErr w:type="spellEnd"/>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w:t>
      </w:r>
      <w:r w:rsidR="00CA7121">
        <w:t xml:space="preserve">and the plasmid pKR145, which contains the </w:t>
      </w:r>
      <w:proofErr w:type="spellStart"/>
      <w:r w:rsidR="00CA7121" w:rsidRPr="00CA7121">
        <w:t>sfGFP</w:t>
      </w:r>
      <w:proofErr w:type="spellEnd"/>
      <w:r w:rsidR="00CA7121">
        <w:t xml:space="preserve"> gene</w:t>
      </w:r>
      <w:r w:rsidR="00CA7121" w:rsidRPr="00CA7121">
        <w:t xml:space="preserve"> codon-optimized for expression in </w:t>
      </w:r>
      <w:r w:rsidR="00CA7121" w:rsidRPr="00EE5D5A">
        <w:rPr>
          <w:i/>
          <w:iCs/>
        </w:rPr>
        <w:t>F. tularensis</w:t>
      </w:r>
      <w:r w:rsidR="00CA7121" w:rsidRPr="00CA7121">
        <w:t xml:space="preserve"> LVS</w:t>
      </w:r>
      <w:r w:rsidR="00CA7121">
        <w:t xml:space="preserve"> (Trautmann et al., 2023), were digested with </w:t>
      </w:r>
      <w:proofErr w:type="spellStart"/>
      <w:r w:rsidR="00CA7121">
        <w:t>KpnI</w:t>
      </w:r>
      <w:proofErr w:type="spellEnd"/>
      <w:r w:rsidR="00CA7121">
        <w:t>/NotI and ligated together</w:t>
      </w:r>
      <w:r w:rsidR="00516C60">
        <w:t xml:space="preserve">. This resulted in replacement of the promoter region in pKR145 with either the </w:t>
      </w:r>
      <w:r w:rsidR="00516C60" w:rsidRPr="00EE5D5A">
        <w:rPr>
          <w:i/>
          <w:iCs/>
        </w:rPr>
        <w:t>rpsU1</w:t>
      </w:r>
      <w:r w:rsidR="00516C60">
        <w:t xml:space="preserve"> or </w:t>
      </w:r>
      <w:r w:rsidR="00516C60" w:rsidRPr="00EE5D5A">
        <w:rPr>
          <w:i/>
          <w:iCs/>
        </w:rPr>
        <w:t>rpsU3</w:t>
      </w:r>
      <w:r w:rsidR="00516C60">
        <w:t xml:space="preserve"> promoter region, in frame with the respective start codon, yielding</w:t>
      </w:r>
      <w:r w:rsidR="00CA7121">
        <w:t xml:space="preserve"> pKR153 pF-</w:t>
      </w:r>
      <w:r w:rsidR="00CA7121" w:rsidRPr="00EE5D5A">
        <w:rPr>
          <w:i/>
          <w:iCs/>
        </w:rPr>
        <w:t>rpsU1</w:t>
      </w:r>
      <w:r w:rsidR="00CA7121">
        <w:t>-GFP and pKR154 pF-</w:t>
      </w:r>
      <w:r w:rsidR="00CA7121" w:rsidRPr="00EE5D5A">
        <w:rPr>
          <w:i/>
          <w:iCs/>
        </w:rPr>
        <w:t>rpsU3</w:t>
      </w:r>
      <w:r w:rsidR="00CA7121">
        <w:t>-GFP</w:t>
      </w:r>
      <w:r w:rsidR="00516C60">
        <w:t xml:space="preserve">. </w:t>
      </w:r>
    </w:p>
    <w:p w14:paraId="48AF14D8" w14:textId="1DBF7C5F" w:rsidR="009D651E" w:rsidRDefault="00000000" w:rsidP="004A5015">
      <w:pPr>
        <w:spacing w:line="480" w:lineRule="auto"/>
        <w:jc w:val="both"/>
        <w:rPr>
          <w:i/>
        </w:rPr>
      </w:pPr>
      <w:r>
        <w:rPr>
          <w:i/>
        </w:rPr>
        <w:t>Strains</w:t>
      </w:r>
    </w:p>
    <w:p w14:paraId="7FBF8FA3" w14:textId="4DCF27BE" w:rsidR="009D651E" w:rsidRDefault="00516C60" w:rsidP="004A5015">
      <w:pPr>
        <w:spacing w:line="480" w:lineRule="auto"/>
        <w:ind w:firstLine="450"/>
        <w:jc w:val="both"/>
      </w:pPr>
      <w:r>
        <w:lastRenderedPageBreak/>
        <w:t xml:space="preserve">To </w:t>
      </w:r>
      <w:r w:rsidR="00000000">
        <w:t>screen</w:t>
      </w:r>
      <w:r>
        <w:t xml:space="preserve"> environmental conditions that might alter expression</w:t>
      </w:r>
      <w:r w:rsidR="00000000">
        <w:t xml:space="preserve"> of </w:t>
      </w:r>
      <w:r w:rsidR="00C30806" w:rsidRPr="00C30806">
        <w:rPr>
          <w:i/>
          <w:iCs/>
        </w:rPr>
        <w:t>rpsU1</w:t>
      </w:r>
      <w:r w:rsidR="00000000">
        <w:rPr>
          <w:i/>
        </w:rPr>
        <w:t xml:space="preserve"> </w:t>
      </w:r>
      <w:r>
        <w:t xml:space="preserve">or </w:t>
      </w:r>
      <w:r w:rsidR="00811640" w:rsidRPr="00811640">
        <w:rPr>
          <w:i/>
          <w:iCs/>
        </w:rPr>
        <w:t>rpsU3</w:t>
      </w:r>
      <w:r>
        <w:rPr>
          <w:iCs/>
        </w:rPr>
        <w:t xml:space="preserve">, we electroporated either pKR153 or pKR154 into </w:t>
      </w:r>
      <w:r w:rsidRPr="00EE5D5A">
        <w:rPr>
          <w:i/>
        </w:rPr>
        <w:t>F. tularensis</w:t>
      </w:r>
      <w:r>
        <w:rPr>
          <w:iCs/>
        </w:rPr>
        <w:t xml:space="preserve"> LVS as previously described (Trautmann et al., 2023). </w:t>
      </w:r>
      <w:r w:rsidR="00000000">
        <w:t>For use in the β-</w:t>
      </w:r>
      <w:r w:rsidR="00BF09BE">
        <w:t>g</w:t>
      </w:r>
      <w:r w:rsidR="00000000">
        <w:t xml:space="preserve">alactosidase Assay, strains KRLVS28 and KRLVS75 were used. The genotypes of these strains were LVS </w:t>
      </w:r>
      <w:r w:rsidR="00C30806" w:rsidRPr="00C30806">
        <w:rPr>
          <w:i/>
          <w:iCs/>
        </w:rPr>
        <w:t>rpsU1</w:t>
      </w:r>
      <w:r w:rsidR="00000000">
        <w:rPr>
          <w:i/>
        </w:rPr>
        <w:t xml:space="preserve">-lacZ </w:t>
      </w:r>
      <w:r w:rsidR="00000000">
        <w:t xml:space="preserve">and LVS </w:t>
      </w:r>
      <w:r w:rsidR="00811640" w:rsidRPr="00811640">
        <w:rPr>
          <w:i/>
          <w:iCs/>
        </w:rPr>
        <w:t>rpsU3</w:t>
      </w:r>
      <w:r w:rsidR="00000000">
        <w:rPr>
          <w:i/>
        </w:rPr>
        <w:t xml:space="preserve">-lacZ </w:t>
      </w:r>
      <w:r w:rsidR="00000000">
        <w:t xml:space="preserve">respectively. These were previously created using allelic exchanged </w:t>
      </w:r>
      <w:proofErr w:type="spellStart"/>
      <w:r w:rsidR="00000000">
        <w:t>pEX</w:t>
      </w:r>
      <w:proofErr w:type="spellEnd"/>
      <w:r w:rsidR="00000000">
        <w:t>-based plasmids, pKR34 (pEX_</w:t>
      </w:r>
      <w:r w:rsidR="00C30806" w:rsidRPr="00C30806">
        <w:rPr>
          <w:i/>
          <w:iCs/>
        </w:rPr>
        <w:t>rpsU1</w:t>
      </w:r>
      <w:r w:rsidR="00000000">
        <w:rPr>
          <w:i/>
        </w:rPr>
        <w:t>_lacZ</w:t>
      </w:r>
      <w:r w:rsidR="00000000">
        <w:t>) or pKR38 (pEX_</w:t>
      </w:r>
      <w:r w:rsidR="00811640" w:rsidRPr="00811640">
        <w:rPr>
          <w:i/>
          <w:iCs/>
        </w:rPr>
        <w:t>rpsU3</w:t>
      </w:r>
      <w:r w:rsidR="00000000">
        <w:rPr>
          <w:i/>
        </w:rPr>
        <w:t>_lacZ</w:t>
      </w:r>
      <w:r w:rsidR="00000000">
        <w:t xml:space="preserve">). </w:t>
      </w:r>
    </w:p>
    <w:bookmarkEnd w:id="35"/>
    <w:p w14:paraId="72F65301" w14:textId="77777777" w:rsidR="009D651E" w:rsidRDefault="00000000" w:rsidP="004A5015">
      <w:pPr>
        <w:spacing w:line="480" w:lineRule="auto"/>
        <w:jc w:val="both"/>
        <w:rPr>
          <w:i/>
        </w:rPr>
      </w:pPr>
      <w:r>
        <w:rPr>
          <w:i/>
        </w:rPr>
        <w:t>Screening for Environmental Conditions - Growth</w:t>
      </w:r>
    </w:p>
    <w:p w14:paraId="6EDB31B1" w14:textId="05AA1B88" w:rsidR="009D651E" w:rsidRDefault="00000000" w:rsidP="004A5015">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w:t>
      </w:r>
      <w:proofErr w:type="spellStart"/>
      <w:r w:rsidR="002C0F8A">
        <w:t>s</w:t>
      </w:r>
      <w:r>
        <w:t>MHB</w:t>
      </w:r>
      <w:proofErr w:type="spellEnd"/>
      <w:r>
        <w:t xml:space="preserve">. To test salinity and pH, cells </w:t>
      </w:r>
      <w:r w:rsidR="002C0F8A">
        <w:t xml:space="preserve">were </w:t>
      </w:r>
      <w:r>
        <w:t xml:space="preserve">grown to early-log phase and transferred to fresh, </w:t>
      </w:r>
      <w:r w:rsidR="002C0F8A">
        <w:t>modified</w:t>
      </w:r>
      <w:r>
        <w:t xml:space="preserve"> </w:t>
      </w:r>
      <w:proofErr w:type="spellStart"/>
      <w:r w:rsidR="002C0F8A">
        <w:t>s</w:t>
      </w:r>
      <w:r>
        <w:t>MHB</w:t>
      </w:r>
      <w:proofErr w:type="spellEnd"/>
      <w:r>
        <w:t xml:space="preserve">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xml:space="preserve">, and UV stress, cultures </w:t>
      </w:r>
      <w:r w:rsidR="002C0F8A">
        <w:t xml:space="preserve">were </w:t>
      </w:r>
      <w:r>
        <w:t xml:space="preserve">grown to mid-log, exposed to the </w:t>
      </w:r>
      <w:r w:rsidR="002C0F8A">
        <w:t>stress</w:t>
      </w:r>
      <w:r>
        <w:t xml:space="preserve">, and given 30 minutes to recover. </w:t>
      </w:r>
      <w:proofErr w:type="spellStart"/>
      <w:r w:rsidR="002C0F8A">
        <w:t>s</w:t>
      </w:r>
      <w:r>
        <w:t>MHB</w:t>
      </w:r>
      <w:proofErr w:type="spellEnd"/>
      <w:r>
        <w:t xml:space="preserve"> versus CDM was tested by growing cultures to mid-log in</w:t>
      </w:r>
      <w:r w:rsidR="00986754">
        <w:t xml:space="preserve"> </w:t>
      </w:r>
      <w:proofErr w:type="spellStart"/>
      <w:r w:rsidR="00986754">
        <w:t>sMHB</w:t>
      </w:r>
      <w:proofErr w:type="spellEnd"/>
      <w:r>
        <w:t xml:space="preserve"> or CDM. Changes in iron, magnesium, or spermine concentrations were tested in CDM by altering the recipe to reflect the concentrations tested, and allowing the cultures to grow to mid-log. </w:t>
      </w:r>
    </w:p>
    <w:p w14:paraId="6A0E3588" w14:textId="77777777" w:rsidR="009D651E" w:rsidRDefault="00000000" w:rsidP="004A5015">
      <w:pPr>
        <w:spacing w:line="480" w:lineRule="auto"/>
        <w:jc w:val="both"/>
        <w:rPr>
          <w:i/>
        </w:rPr>
      </w:pPr>
      <w:r>
        <w:rPr>
          <w:i/>
        </w:rPr>
        <w:t xml:space="preserve">GFP Assay </w:t>
      </w:r>
    </w:p>
    <w:p w14:paraId="3E288157" w14:textId="01669E58" w:rsidR="009D651E" w:rsidRDefault="00000000" w:rsidP="004A5015">
      <w:pPr>
        <w:spacing w:line="480" w:lineRule="auto"/>
        <w:ind w:firstLine="450"/>
        <w:jc w:val="both"/>
      </w:pPr>
      <w:r>
        <w:t xml:space="preserve">After cultures were grown to mid-log, 1 - 4mL was pelleted and resuspended in 1xPBS. In technical triplicate, 250 </w:t>
      </w:r>
      <w:proofErr w:type="spellStart"/>
      <w:r>
        <w:t>uL</w:t>
      </w:r>
      <w:proofErr w:type="spellEnd"/>
      <w:r>
        <w:t xml:space="preserve"> was plated in a clear 96-well plate and the OD</w:t>
      </w:r>
      <w:r w:rsidRPr="00EE5D5A">
        <w:rPr>
          <w:vertAlign w:val="subscript"/>
        </w:rPr>
        <w:t>600</w:t>
      </w:r>
      <w:r>
        <w:t xml:space="preserve">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fluorescen</w:t>
      </w:r>
      <w:r w:rsidR="0002354F">
        <w:t>ce</w:t>
      </w:r>
      <w:r>
        <w:t xml:space="preserve"> was measured</w:t>
      </w:r>
      <w:r w:rsidR="0002354F">
        <w:t xml:space="preserve"> (RFU)</w:t>
      </w:r>
      <w:r>
        <w:t xml:space="preserve">. </w:t>
      </w:r>
      <w:r w:rsidR="004A5015">
        <w:t xml:space="preserve">All fluorescence values were </w:t>
      </w:r>
      <w:r w:rsidR="004A5015">
        <w:lastRenderedPageBreak/>
        <w:t xml:space="preserve">made relative to the </w:t>
      </w:r>
      <w:r w:rsidR="004A5015" w:rsidRPr="004A5015">
        <w:t>OD</w:t>
      </w:r>
      <w:r w:rsidR="004A5015">
        <w:rPr>
          <w:vertAlign w:val="subscript"/>
        </w:rPr>
        <w:t>600</w:t>
      </w:r>
      <w:r w:rsidR="004A5015" w:rsidRPr="004A5015">
        <w:t>;</w:t>
      </w:r>
      <w:r w:rsidR="004A5015">
        <w:rPr>
          <w:vertAlign w:val="subscript"/>
        </w:rPr>
        <w:t xml:space="preserve"> </w:t>
      </w:r>
      <w:r w:rsidR="004A5015" w:rsidRPr="004A5015">
        <w:t xml:space="preserve">and </w:t>
      </w:r>
      <w:r w:rsidR="004A5015">
        <w:t xml:space="preserve">relative </w:t>
      </w:r>
      <w:r w:rsidR="0002354F">
        <w:t>f</w:t>
      </w:r>
      <w:r>
        <w:t xml:space="preserve">luorescence </w:t>
      </w:r>
      <w:r w:rsidR="0002354F">
        <w:t xml:space="preserve">from </w:t>
      </w:r>
      <w:r>
        <w:t>LVS containing an empty vector (pF) in 1xPBS</w:t>
      </w:r>
      <w:r w:rsidR="0002354F">
        <w:t xml:space="preserve"> </w:t>
      </w:r>
      <w:commentRangeStart w:id="36"/>
      <w:r w:rsidR="0002354F">
        <w:t xml:space="preserve">was subtracted from the relative fluorescence </w:t>
      </w:r>
      <w:r w:rsidR="004A5015">
        <w:t>of our strains in the test conditions</w:t>
      </w:r>
      <w:commentRangeEnd w:id="36"/>
      <w:r w:rsidR="0002354F">
        <w:rPr>
          <w:rStyle w:val="CommentReference"/>
        </w:rPr>
        <w:commentReference w:id="36"/>
      </w:r>
      <w:r>
        <w:t xml:space="preserve">. </w:t>
      </w:r>
      <w:r w:rsidR="00FE06B2">
        <w:t xml:space="preserve">The threshold for changes to be considered significant is a two-fold or greater change from fluorescence of control cells.    </w:t>
      </w:r>
    </w:p>
    <w:p w14:paraId="32F6C5C4" w14:textId="77777777" w:rsidR="009D651E" w:rsidRDefault="00000000" w:rsidP="004A5015">
      <w:pPr>
        <w:spacing w:line="480" w:lineRule="auto"/>
        <w:jc w:val="both"/>
        <w:rPr>
          <w:i/>
        </w:rPr>
      </w:pPr>
      <w:bookmarkStart w:id="37" w:name="_heading=h.2s8eyo1" w:colFirst="0" w:colLast="0"/>
      <w:bookmarkEnd w:id="37"/>
      <w:r>
        <w:rPr>
          <w:i/>
        </w:rPr>
        <w:t>β-Galactosidase Assay</w:t>
      </w:r>
    </w:p>
    <w:p w14:paraId="400DBDE7" w14:textId="09DCBDAA" w:rsidR="009D651E" w:rsidRDefault="0002354F" w:rsidP="004A5015">
      <w:pPr>
        <w:spacing w:line="480" w:lineRule="auto"/>
        <w:ind w:firstLine="450"/>
        <w:jc w:val="both"/>
        <w:sectPr w:rsidR="009D651E">
          <w:headerReference w:type="default" r:id="rId24"/>
          <w:footerReference w:type="default" r:id="rId25"/>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w:t>
      </w:r>
      <w:r w:rsidR="004D0B8D">
        <w:t xml:space="preserve"> – 0.35</w:t>
      </w:r>
      <w:r>
        <w:t>) in triplicate. Growth was halted by placing cultures on ice for at least 30 minutes before cells were added to tubes containing Z-buffer supplemented with β-</w:t>
      </w:r>
      <w:proofErr w:type="spellStart"/>
      <w:r>
        <w:t>mercaptoethanol</w:t>
      </w:r>
      <w:proofErr w:type="spellEnd"/>
      <w:r>
        <w:t>. 0.1% SDS and chloroform were added, cultures were vortexed, then allowed to come to 28°C for 10 minutes prior to the addition of the substrate O-nitrophenyl- β -</w:t>
      </w:r>
      <w:proofErr w:type="spellStart"/>
      <w:r>
        <w:t>galactopyranoside</w:t>
      </w:r>
      <w:proofErr w:type="spellEnd"/>
      <w:r>
        <w:t xml:space="preserve"> (ONPG). Reactions were stopped upon reaching a yellow color, OD</w:t>
      </w:r>
      <w:r w:rsidRPr="00314F44">
        <w:rPr>
          <w:vertAlign w:val="subscript"/>
        </w:rPr>
        <w:t>420</w:t>
      </w:r>
      <w:r>
        <w:t xml:space="preserve"> 0.6-0.9.</w:t>
      </w:r>
    </w:p>
    <w:p w14:paraId="511104F7" w14:textId="25F5DE3C" w:rsidR="009D651E" w:rsidRDefault="00000000" w:rsidP="004A5015">
      <w:pPr>
        <w:pStyle w:val="Heading2"/>
        <w:jc w:val="center"/>
      </w:pPr>
      <w:bookmarkStart w:id="38" w:name="_heading=h.17dp8vu" w:colFirst="0" w:colLast="0"/>
      <w:bookmarkEnd w:id="38"/>
      <w:r>
        <w:lastRenderedPageBreak/>
        <w:t>REFERENCES</w:t>
      </w:r>
    </w:p>
    <w:p w14:paraId="2118941E" w14:textId="77777777" w:rsidR="004A5015" w:rsidRDefault="004A5015" w:rsidP="004A5015"/>
    <w:p w14:paraId="2D9D2651" w14:textId="77777777" w:rsidR="004A5015" w:rsidRPr="004A5015" w:rsidRDefault="004A5015" w:rsidP="0039253C">
      <w:pPr>
        <w:pStyle w:val="Bibliography"/>
        <w:spacing w:after="240" w:line="240" w:lineRule="auto"/>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w:t>
      </w:r>
      <w:proofErr w:type="spellStart"/>
      <w:r w:rsidRPr="004A5015">
        <w:rPr>
          <w:rFonts w:cs="Arial"/>
        </w:rPr>
        <w:t>Francisella</w:t>
      </w:r>
      <w:proofErr w:type="spellEnd"/>
      <w:r w:rsidRPr="004A5015">
        <w:rPr>
          <w:rFonts w:cs="Arial"/>
        </w:rPr>
        <w:t xml:space="preserve"> tularensis Type A in </w:t>
      </w:r>
      <w:proofErr w:type="gramStart"/>
      <w:r w:rsidRPr="004A5015">
        <w:rPr>
          <w:rFonts w:cs="Arial"/>
        </w:rPr>
        <w:t>brackish-water</w:t>
      </w:r>
      <w:proofErr w:type="gramEnd"/>
      <w:r w:rsidRPr="004A5015">
        <w:rPr>
          <w:rFonts w:cs="Arial"/>
        </w:rPr>
        <w:t xml:space="preserve">.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0D3CE91" w14:textId="77777777" w:rsidR="004A5015" w:rsidRPr="004A5015" w:rsidRDefault="004A5015" w:rsidP="0039253C">
      <w:pPr>
        <w:pStyle w:val="Bibliography"/>
        <w:spacing w:after="240" w:line="240" w:lineRule="auto"/>
        <w:rPr>
          <w:rFonts w:cs="Arial"/>
        </w:rPr>
      </w:pPr>
      <w:r w:rsidRPr="004A5015">
        <w:rPr>
          <w:rFonts w:cs="Arial"/>
        </w:rPr>
        <w:t xml:space="preserve">Broman, T., </w:t>
      </w:r>
      <w:proofErr w:type="spellStart"/>
      <w:r w:rsidRPr="004A5015">
        <w:rPr>
          <w:rFonts w:cs="Arial"/>
        </w:rPr>
        <w:t>Thelaus</w:t>
      </w:r>
      <w:proofErr w:type="spellEnd"/>
      <w:r w:rsidRPr="004A5015">
        <w:rPr>
          <w:rFonts w:cs="Arial"/>
        </w:rPr>
        <w:t xml:space="preserve">, J., Andersson, A.-C., Bäckman, S., Wikström, P., Larsson, E., Granberg, M., Karlsson, L., Bäck, E., Eliasson, H., Mattsson, R., </w:t>
      </w:r>
      <w:proofErr w:type="spellStart"/>
      <w:r w:rsidRPr="004A5015">
        <w:rPr>
          <w:rFonts w:cs="Arial"/>
        </w:rPr>
        <w:t>Sjöstedt</w:t>
      </w:r>
      <w:proofErr w:type="spellEnd"/>
      <w:r w:rsidRPr="004A5015">
        <w:rPr>
          <w:rFonts w:cs="Arial"/>
        </w:rPr>
        <w:t xml:space="preserve">, A., &amp; Forsman, M. (2010). Molecular Detection of Persistent </w:t>
      </w:r>
      <w:proofErr w:type="spellStart"/>
      <w:r w:rsidRPr="004A5015">
        <w:rPr>
          <w:rFonts w:cs="Arial"/>
          <w:i/>
          <w:iCs/>
        </w:rPr>
        <w:t>Francisella</w:t>
      </w:r>
      <w:proofErr w:type="spellEnd"/>
      <w:r w:rsidRPr="004A5015">
        <w:rPr>
          <w:rFonts w:cs="Arial"/>
          <w:i/>
          <w:iCs/>
        </w:rPr>
        <w:t xml:space="preserve"> tularensis</w:t>
      </w:r>
      <w:r w:rsidRPr="004A5015">
        <w:rPr>
          <w:rFonts w:cs="Arial"/>
        </w:rPr>
        <w:t xml:space="preserve"> Subspecies </w:t>
      </w:r>
      <w:proofErr w:type="spellStart"/>
      <w:r w:rsidRPr="004A5015">
        <w:rPr>
          <w:rFonts w:cs="Arial"/>
          <w:i/>
          <w:iCs/>
        </w:rPr>
        <w:t>holarctica</w:t>
      </w:r>
      <w:proofErr w:type="spellEnd"/>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58A83BAF" w14:textId="77777777" w:rsidR="004A5015" w:rsidRPr="004A5015" w:rsidRDefault="004A5015" w:rsidP="0039253C">
      <w:pPr>
        <w:pStyle w:val="Bibliography"/>
        <w:spacing w:after="240" w:line="240" w:lineRule="auto"/>
        <w:rPr>
          <w:rFonts w:cs="Arial"/>
        </w:rPr>
      </w:pPr>
      <w:r w:rsidRPr="004A5015">
        <w:rPr>
          <w:rFonts w:cs="Arial"/>
        </w:rPr>
        <w:t xml:space="preserve">Carlson, P. E., Carroll, J. A., </w:t>
      </w:r>
      <w:proofErr w:type="spellStart"/>
      <w:r w:rsidRPr="004A5015">
        <w:rPr>
          <w:rFonts w:cs="Arial"/>
        </w:rPr>
        <w:t>O’Dee</w:t>
      </w:r>
      <w:proofErr w:type="spellEnd"/>
      <w:r w:rsidRPr="004A5015">
        <w:rPr>
          <w:rFonts w:cs="Arial"/>
        </w:rPr>
        <w:t xml:space="preserve">, D. M., &amp; Nau, G. J. (2007). Modulation of virulence factors in </w:t>
      </w:r>
      <w:proofErr w:type="spellStart"/>
      <w:r w:rsidRPr="004A5015">
        <w:rPr>
          <w:rFonts w:cs="Arial"/>
        </w:rPr>
        <w:t>Francisella</w:t>
      </w:r>
      <w:proofErr w:type="spellEnd"/>
      <w:r w:rsidRPr="004A5015">
        <w:rPr>
          <w:rFonts w:cs="Arial"/>
        </w:rPr>
        <w:t xml:space="preserve"> tularensis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49068C74" w14:textId="77777777" w:rsidR="004A5015" w:rsidRPr="004A5015" w:rsidRDefault="004A5015" w:rsidP="0039253C">
      <w:pPr>
        <w:pStyle w:val="Bibliography"/>
        <w:spacing w:after="240" w:line="240" w:lineRule="auto"/>
        <w:rPr>
          <w:rFonts w:cs="Arial"/>
        </w:rPr>
      </w:pPr>
      <w:r w:rsidRPr="004A5015">
        <w:rPr>
          <w:rFonts w:cs="Arial"/>
        </w:rPr>
        <w:t xml:space="preserve">Carlson, P. E., </w:t>
      </w:r>
      <w:proofErr w:type="spellStart"/>
      <w:r w:rsidRPr="004A5015">
        <w:rPr>
          <w:rFonts w:cs="Arial"/>
        </w:rPr>
        <w:t>Horzempa</w:t>
      </w:r>
      <w:proofErr w:type="spellEnd"/>
      <w:r w:rsidRPr="004A5015">
        <w:rPr>
          <w:rFonts w:cs="Arial"/>
        </w:rPr>
        <w:t xml:space="preserve">, J., </w:t>
      </w:r>
      <w:proofErr w:type="spellStart"/>
      <w:r w:rsidRPr="004A5015">
        <w:rPr>
          <w:rFonts w:cs="Arial"/>
        </w:rPr>
        <w:t>O’Dee</w:t>
      </w:r>
      <w:proofErr w:type="spellEnd"/>
      <w:r w:rsidRPr="004A5015">
        <w:rPr>
          <w:rFonts w:cs="Arial"/>
        </w:rPr>
        <w:t xml:space="preserve">, D. M., Robinson, C. M., </w:t>
      </w:r>
      <w:proofErr w:type="spellStart"/>
      <w:r w:rsidRPr="004A5015">
        <w:rPr>
          <w:rFonts w:cs="Arial"/>
        </w:rPr>
        <w:t>Neophytou</w:t>
      </w:r>
      <w:proofErr w:type="spellEnd"/>
      <w:r w:rsidRPr="004A5015">
        <w:rPr>
          <w:rFonts w:cs="Arial"/>
        </w:rPr>
        <w:t xml:space="preserve">, P., </w:t>
      </w:r>
      <w:proofErr w:type="spellStart"/>
      <w:r w:rsidRPr="004A5015">
        <w:rPr>
          <w:rFonts w:cs="Arial"/>
        </w:rPr>
        <w:t>Labrinidis</w:t>
      </w:r>
      <w:proofErr w:type="spellEnd"/>
      <w:r w:rsidRPr="004A5015">
        <w:rPr>
          <w:rFonts w:cs="Arial"/>
        </w:rPr>
        <w:t xml:space="preserve">, A., &amp; Nau, G. J. (2009). Global Transcriptional Response to Spermine, a Component of the Intramacrophage Environment, Reveals Regulation of </w:t>
      </w:r>
      <w:proofErr w:type="spellStart"/>
      <w:r w:rsidRPr="004A5015">
        <w:rPr>
          <w:rFonts w:cs="Arial"/>
        </w:rPr>
        <w:t>Francisella</w:t>
      </w:r>
      <w:proofErr w:type="spellEnd"/>
      <w:r w:rsidRPr="004A5015">
        <w:rPr>
          <w:rFonts w:cs="Arial"/>
        </w:rPr>
        <w:t xml:space="preserve">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1B472851" w14:textId="77777777" w:rsidR="004A5015" w:rsidRPr="004A5015" w:rsidRDefault="004A5015" w:rsidP="0039253C">
      <w:pPr>
        <w:pStyle w:val="Bibliography"/>
        <w:spacing w:after="240" w:line="240" w:lineRule="auto"/>
        <w:rPr>
          <w:rFonts w:cs="Arial"/>
        </w:rPr>
      </w:pPr>
      <w:r w:rsidRPr="004A5015">
        <w:rPr>
          <w:rFonts w:cs="Arial"/>
        </w:rPr>
        <w:t xml:space="preserve">Celli, J., &amp; Zahrt, T. C. (2013). Mechanisms of </w:t>
      </w:r>
      <w:proofErr w:type="spellStart"/>
      <w:r w:rsidRPr="004A5015">
        <w:rPr>
          <w:rFonts w:cs="Arial"/>
        </w:rPr>
        <w:t>Francisella</w:t>
      </w:r>
      <w:proofErr w:type="spellEnd"/>
      <w:r w:rsidRPr="004A5015">
        <w:rPr>
          <w:rFonts w:cs="Arial"/>
        </w:rPr>
        <w:t xml:space="preserve"> tularensis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13E26DAA" w14:textId="77777777" w:rsidR="004A5015" w:rsidRPr="004A5015" w:rsidRDefault="004A5015" w:rsidP="0039253C">
      <w:pPr>
        <w:pStyle w:val="Bibliography"/>
        <w:spacing w:after="240" w:line="240" w:lineRule="auto"/>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7095DC1C" w14:textId="77777777" w:rsidR="004A5015" w:rsidRPr="004A5015" w:rsidRDefault="004A5015" w:rsidP="0039253C">
      <w:pPr>
        <w:pStyle w:val="Bibliography"/>
        <w:spacing w:after="240" w:line="240" w:lineRule="auto"/>
        <w:rPr>
          <w:rFonts w:cs="Arial"/>
        </w:rPr>
      </w:pPr>
      <w:r w:rsidRPr="004A5015">
        <w:rPr>
          <w:rFonts w:cs="Arial"/>
        </w:rPr>
        <w:t xml:space="preserve">Deng, K., Blick, R. J., Liu, W., &amp; Hansen, E. J. (2006). Identification of </w:t>
      </w:r>
      <w:proofErr w:type="spellStart"/>
      <w:r w:rsidRPr="004A5015">
        <w:rPr>
          <w:rFonts w:cs="Arial"/>
        </w:rPr>
        <w:t>Francisella</w:t>
      </w:r>
      <w:proofErr w:type="spellEnd"/>
      <w:r w:rsidRPr="004A5015">
        <w:rPr>
          <w:rFonts w:cs="Arial"/>
        </w:rPr>
        <w:t xml:space="preserve"> tularensis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02A17B5" w14:textId="77777777" w:rsidR="004A5015" w:rsidRPr="004A5015" w:rsidRDefault="004A5015" w:rsidP="0039253C">
      <w:pPr>
        <w:pStyle w:val="Bibliography"/>
        <w:spacing w:after="240" w:line="240" w:lineRule="auto"/>
        <w:rPr>
          <w:rFonts w:cs="Arial"/>
        </w:rPr>
      </w:pPr>
      <w:r w:rsidRPr="004A5015">
        <w:rPr>
          <w:rFonts w:cs="Arial"/>
        </w:rPr>
        <w:t xml:space="preserve">Ericsson, M., </w:t>
      </w:r>
      <w:proofErr w:type="spellStart"/>
      <w:r w:rsidRPr="004A5015">
        <w:rPr>
          <w:rFonts w:cs="Arial"/>
        </w:rPr>
        <w:t>Tärnvik</w:t>
      </w:r>
      <w:proofErr w:type="spellEnd"/>
      <w:r w:rsidRPr="004A5015">
        <w:rPr>
          <w:rFonts w:cs="Arial"/>
        </w:rPr>
        <w:t xml:space="preserve">, A., </w:t>
      </w:r>
      <w:proofErr w:type="spellStart"/>
      <w:r w:rsidRPr="004A5015">
        <w:rPr>
          <w:rFonts w:cs="Arial"/>
        </w:rPr>
        <w:t>Kuoppa</w:t>
      </w:r>
      <w:proofErr w:type="spellEnd"/>
      <w:r w:rsidRPr="004A5015">
        <w:rPr>
          <w:rFonts w:cs="Arial"/>
        </w:rPr>
        <w:t xml:space="preserve">, K., Sandström, G., &amp; </w:t>
      </w:r>
      <w:proofErr w:type="spellStart"/>
      <w:r w:rsidRPr="004A5015">
        <w:rPr>
          <w:rFonts w:cs="Arial"/>
        </w:rPr>
        <w:t>Sjöstedt</w:t>
      </w:r>
      <w:proofErr w:type="spellEnd"/>
      <w:r w:rsidRPr="004A5015">
        <w:rPr>
          <w:rFonts w:cs="Arial"/>
        </w:rPr>
        <w:t xml:space="preserve">, A. (1994). Increased synthesis of </w:t>
      </w:r>
      <w:proofErr w:type="spellStart"/>
      <w:r w:rsidRPr="004A5015">
        <w:rPr>
          <w:rFonts w:cs="Arial"/>
        </w:rPr>
        <w:t>DnaK</w:t>
      </w:r>
      <w:proofErr w:type="spellEnd"/>
      <w:r w:rsidRPr="004A5015">
        <w:rPr>
          <w:rFonts w:cs="Arial"/>
        </w:rPr>
        <w:t xml:space="preserve">, </w:t>
      </w:r>
      <w:proofErr w:type="spellStart"/>
      <w:r w:rsidRPr="004A5015">
        <w:rPr>
          <w:rFonts w:cs="Arial"/>
        </w:rPr>
        <w:t>GroEL</w:t>
      </w:r>
      <w:proofErr w:type="spellEnd"/>
      <w:r w:rsidRPr="004A5015">
        <w:rPr>
          <w:rFonts w:cs="Arial"/>
        </w:rPr>
        <w:t xml:space="preserve">, and GroES homologs by </w:t>
      </w:r>
      <w:proofErr w:type="spellStart"/>
      <w:r w:rsidRPr="004A5015">
        <w:rPr>
          <w:rFonts w:cs="Arial"/>
        </w:rPr>
        <w:t>Francisella</w:t>
      </w:r>
      <w:proofErr w:type="spellEnd"/>
      <w:r w:rsidRPr="004A5015">
        <w:rPr>
          <w:rFonts w:cs="Arial"/>
        </w:rPr>
        <w:t xml:space="preserve"> tularensis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29DC4635" w14:textId="77777777" w:rsidR="004A5015" w:rsidRPr="004A5015" w:rsidRDefault="004A5015" w:rsidP="0039253C">
      <w:pPr>
        <w:pStyle w:val="Bibliography"/>
        <w:spacing w:after="240" w:line="240" w:lineRule="auto"/>
        <w:rPr>
          <w:rFonts w:cs="Arial"/>
        </w:rPr>
      </w:pPr>
      <w:r w:rsidRPr="004A5015">
        <w:rPr>
          <w:rFonts w:cs="Arial"/>
        </w:rPr>
        <w:t xml:space="preserve">Faron, M., Fletcher, J., Rasmussen, J., Long, M., Allen, L.-A., &amp; Jones, B. (2013). The </w:t>
      </w:r>
      <w:proofErr w:type="spellStart"/>
      <w:r w:rsidRPr="004A5015">
        <w:rPr>
          <w:rFonts w:cs="Arial"/>
        </w:rPr>
        <w:t>Francisella</w:t>
      </w:r>
      <w:proofErr w:type="spellEnd"/>
      <w:r w:rsidRPr="004A5015">
        <w:rPr>
          <w:rFonts w:cs="Arial"/>
        </w:rPr>
        <w:t xml:space="preserve"> tularensis </w:t>
      </w:r>
      <w:proofErr w:type="spellStart"/>
      <w:r w:rsidRPr="004A5015">
        <w:rPr>
          <w:rFonts w:cs="Arial"/>
        </w:rPr>
        <w:t>migR</w:t>
      </w:r>
      <w:proofErr w:type="spellEnd"/>
      <w:r w:rsidRPr="004A5015">
        <w:rPr>
          <w:rFonts w:cs="Arial"/>
        </w:rPr>
        <w:t xml:space="preserve">, </w:t>
      </w:r>
      <w:proofErr w:type="spellStart"/>
      <w:r w:rsidRPr="004A5015">
        <w:rPr>
          <w:rFonts w:cs="Arial"/>
        </w:rPr>
        <w:t>trmE</w:t>
      </w:r>
      <w:proofErr w:type="spellEnd"/>
      <w:r w:rsidRPr="004A5015">
        <w:rPr>
          <w:rFonts w:cs="Arial"/>
        </w:rPr>
        <w:t xml:space="preserve">, and </w:t>
      </w:r>
      <w:proofErr w:type="spellStart"/>
      <w:r w:rsidRPr="004A5015">
        <w:rPr>
          <w:rFonts w:cs="Arial"/>
        </w:rPr>
        <w:t>cphA</w:t>
      </w:r>
      <w:proofErr w:type="spellEnd"/>
      <w:r w:rsidRPr="004A5015">
        <w:rPr>
          <w:rFonts w:cs="Arial"/>
        </w:rPr>
        <w:t xml:space="preserve"> Genes Contribute to F. Tularensis Pathogenicity Island Gene Regulation and </w:t>
      </w:r>
      <w:r w:rsidRPr="004A5015">
        <w:rPr>
          <w:rFonts w:cs="Arial"/>
        </w:rPr>
        <w:lastRenderedPageBreak/>
        <w:t xml:space="preserve">Intracellular Growth by Modulation of the Stress </w:t>
      </w:r>
      <w:proofErr w:type="spellStart"/>
      <w:r w:rsidRPr="004A5015">
        <w:rPr>
          <w:rFonts w:cs="Arial"/>
        </w:rPr>
        <w:t>Alarmone</w:t>
      </w:r>
      <w:proofErr w:type="spellEnd"/>
      <w:r w:rsidRPr="004A5015">
        <w:rPr>
          <w:rFonts w:cs="Arial"/>
        </w:rPr>
        <w:t xml:space="preserve"> </w:t>
      </w:r>
      <w:proofErr w:type="spellStart"/>
      <w:r w:rsidRPr="004A5015">
        <w:rPr>
          <w:rFonts w:cs="Arial"/>
        </w:rPr>
        <w:t>ppGpp</w:t>
      </w:r>
      <w:proofErr w:type="spellEnd"/>
      <w:r w:rsidRPr="004A5015">
        <w:rPr>
          <w:rFonts w:cs="Arial"/>
        </w:rPr>
        <w:t xml:space="preserve">.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027E35BA" w14:textId="77777777" w:rsidR="004A5015" w:rsidRPr="004A5015" w:rsidRDefault="004A5015" w:rsidP="0039253C">
      <w:pPr>
        <w:pStyle w:val="Bibliography"/>
        <w:spacing w:after="240" w:line="240" w:lineRule="auto"/>
        <w:rPr>
          <w:rFonts w:cs="Arial"/>
        </w:rPr>
      </w:pPr>
      <w:r w:rsidRPr="004A5015">
        <w:rPr>
          <w:rFonts w:cs="Arial"/>
        </w:rPr>
        <w:t xml:space="preserve">Fuller, J. R., Kijek, T. M., Taft-Benz, S., &amp; Kawula, T. H. (2009). Environmental and intracellular regulation of </w:t>
      </w:r>
      <w:proofErr w:type="spellStart"/>
      <w:r w:rsidRPr="004A5015">
        <w:rPr>
          <w:rFonts w:cs="Arial"/>
        </w:rPr>
        <w:t>Francisella</w:t>
      </w:r>
      <w:proofErr w:type="spellEnd"/>
      <w:r w:rsidRPr="004A5015">
        <w:rPr>
          <w:rFonts w:cs="Arial"/>
        </w:rPr>
        <w:t xml:space="preserve"> tularensis </w:t>
      </w:r>
      <w:proofErr w:type="spellStart"/>
      <w:r w:rsidRPr="004A5015">
        <w:rPr>
          <w:rFonts w:cs="Arial"/>
        </w:rPr>
        <w:t>ripA</w:t>
      </w:r>
      <w:proofErr w:type="spellEnd"/>
      <w:r w:rsidRPr="004A5015">
        <w:rPr>
          <w:rFonts w:cs="Arial"/>
        </w:rPr>
        <w:t xml:space="preserve">.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3EDFC536" w14:textId="77777777" w:rsidR="004A5015" w:rsidRPr="004A5015" w:rsidRDefault="004A5015" w:rsidP="0039253C">
      <w:pPr>
        <w:pStyle w:val="Bibliography"/>
        <w:spacing w:after="240" w:line="240" w:lineRule="auto"/>
        <w:rPr>
          <w:rFonts w:cs="Arial"/>
        </w:rPr>
      </w:pPr>
      <w:proofErr w:type="spellStart"/>
      <w:r w:rsidRPr="004A5015">
        <w:rPr>
          <w:rFonts w:cs="Arial"/>
        </w:rPr>
        <w:t>Horzempa</w:t>
      </w:r>
      <w:proofErr w:type="spellEnd"/>
      <w:r w:rsidRPr="004A5015">
        <w:rPr>
          <w:rFonts w:cs="Arial"/>
        </w:rPr>
        <w:t xml:space="preserve">, J., Carlson, P. E., </w:t>
      </w:r>
      <w:proofErr w:type="spellStart"/>
      <w:r w:rsidRPr="004A5015">
        <w:rPr>
          <w:rFonts w:cs="Arial"/>
        </w:rPr>
        <w:t>O’Dee</w:t>
      </w:r>
      <w:proofErr w:type="spellEnd"/>
      <w:r w:rsidRPr="004A5015">
        <w:rPr>
          <w:rFonts w:cs="Arial"/>
        </w:rPr>
        <w:t xml:space="preserve">, D. M., Shanks, R. M., &amp; Nau, G. J. (2008). Global transcriptional response to mammalian temperature provides new insight into </w:t>
      </w:r>
      <w:proofErr w:type="spellStart"/>
      <w:r w:rsidRPr="004A5015">
        <w:rPr>
          <w:rFonts w:cs="Arial"/>
        </w:rPr>
        <w:t>Francisella</w:t>
      </w:r>
      <w:proofErr w:type="spellEnd"/>
      <w:r w:rsidRPr="004A5015">
        <w:rPr>
          <w:rFonts w:cs="Arial"/>
        </w:rPr>
        <w:t xml:space="preserve"> tularensis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299D7BA4" w14:textId="77777777" w:rsidR="004A5015" w:rsidRPr="004A5015" w:rsidRDefault="004A5015" w:rsidP="0039253C">
      <w:pPr>
        <w:pStyle w:val="Bibliography"/>
        <w:spacing w:after="240" w:line="240" w:lineRule="auto"/>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99D16F3" w14:textId="77777777" w:rsidR="004A5015" w:rsidRPr="004A5015" w:rsidRDefault="004A5015" w:rsidP="0039253C">
      <w:pPr>
        <w:pStyle w:val="Bibliography"/>
        <w:spacing w:after="240" w:line="240" w:lineRule="auto"/>
        <w:rPr>
          <w:rFonts w:cs="Arial"/>
        </w:rPr>
      </w:pPr>
      <w:r w:rsidRPr="004A5015">
        <w:rPr>
          <w:rFonts w:cs="Arial"/>
        </w:rPr>
        <w:t xml:space="preserve">Keim, P., Johansson, A., &amp; Wagner, D. M. (2007). Molecular Epidemiology, Evolution, and Ecology of </w:t>
      </w:r>
      <w:proofErr w:type="spellStart"/>
      <w:r w:rsidRPr="004A5015">
        <w:rPr>
          <w:rFonts w:cs="Arial"/>
        </w:rPr>
        <w:t>Francisella</w:t>
      </w:r>
      <w:proofErr w:type="spellEnd"/>
      <w:r w:rsidRPr="004A5015">
        <w:rPr>
          <w:rFonts w:cs="Arial"/>
        </w:rPr>
        <w:t xml:space="preserve">.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3A862FFC" w14:textId="77777777" w:rsidR="004A5015" w:rsidRPr="004A5015" w:rsidRDefault="004A5015" w:rsidP="0039253C">
      <w:pPr>
        <w:pStyle w:val="Bibliography"/>
        <w:spacing w:after="240" w:line="240" w:lineRule="auto"/>
        <w:rPr>
          <w:rFonts w:cs="Arial"/>
        </w:rPr>
      </w:pPr>
      <w:r w:rsidRPr="004A5015">
        <w:rPr>
          <w:rFonts w:cs="Arial"/>
        </w:rPr>
        <w:t xml:space="preserve">Larson, C. L., Wicht, W., &amp; Jellison, W. L. (1955). A new organism resembling P. tularensis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48EBA9DE" w14:textId="77777777" w:rsidR="004A5015" w:rsidRPr="004A5015" w:rsidRDefault="004A5015" w:rsidP="0039253C">
      <w:pPr>
        <w:pStyle w:val="Bibliography"/>
        <w:spacing w:after="240" w:line="240" w:lineRule="auto"/>
        <w:rPr>
          <w:rFonts w:cs="Arial"/>
        </w:rPr>
      </w:pPr>
      <w:proofErr w:type="spellStart"/>
      <w:r w:rsidRPr="004A5015">
        <w:rPr>
          <w:rFonts w:cs="Arial"/>
        </w:rPr>
        <w:t>Lenčo</w:t>
      </w:r>
      <w:proofErr w:type="spellEnd"/>
      <w:r w:rsidRPr="004A5015">
        <w:rPr>
          <w:rFonts w:cs="Arial"/>
        </w:rPr>
        <w:t xml:space="preserve">, J., Hubálek, M., Larsson, P., </w:t>
      </w:r>
      <w:proofErr w:type="spellStart"/>
      <w:r w:rsidRPr="004A5015">
        <w:rPr>
          <w:rFonts w:cs="Arial"/>
        </w:rPr>
        <w:t>Fučíková</w:t>
      </w:r>
      <w:proofErr w:type="spellEnd"/>
      <w:r w:rsidRPr="004A5015">
        <w:rPr>
          <w:rFonts w:cs="Arial"/>
        </w:rPr>
        <w:t xml:space="preserve">, A., Brychta, M., </w:t>
      </w:r>
      <w:proofErr w:type="spellStart"/>
      <w:r w:rsidRPr="004A5015">
        <w:rPr>
          <w:rFonts w:cs="Arial"/>
        </w:rPr>
        <w:t>Macela</w:t>
      </w:r>
      <w:proofErr w:type="spellEnd"/>
      <w:r w:rsidRPr="004A5015">
        <w:rPr>
          <w:rFonts w:cs="Arial"/>
        </w:rPr>
        <w:t xml:space="preserve">, A., &amp; </w:t>
      </w:r>
      <w:proofErr w:type="spellStart"/>
      <w:r w:rsidRPr="004A5015">
        <w:rPr>
          <w:rFonts w:cs="Arial"/>
        </w:rPr>
        <w:t>Stulík</w:t>
      </w:r>
      <w:proofErr w:type="spellEnd"/>
      <w:r w:rsidRPr="004A5015">
        <w:rPr>
          <w:rFonts w:cs="Arial"/>
        </w:rPr>
        <w:t xml:space="preserve">, J. (2007). Proteomics analysis of the </w:t>
      </w:r>
      <w:proofErr w:type="spellStart"/>
      <w:r w:rsidRPr="004A5015">
        <w:rPr>
          <w:rFonts w:cs="Arial"/>
        </w:rPr>
        <w:t>Francisella</w:t>
      </w:r>
      <w:proofErr w:type="spellEnd"/>
      <w:r w:rsidRPr="004A5015">
        <w:rPr>
          <w:rFonts w:cs="Arial"/>
        </w:rPr>
        <w:t xml:space="preserve"> tularensis LVS response to iron restriction: Induction of the F. tularensis pathogenicity island proteins </w:t>
      </w:r>
      <w:proofErr w:type="spellStart"/>
      <w:r w:rsidRPr="004A5015">
        <w:rPr>
          <w:rFonts w:cs="Arial"/>
        </w:rPr>
        <w:t>IglABC</w:t>
      </w:r>
      <w:proofErr w:type="spellEnd"/>
      <w:r w:rsidRPr="004A5015">
        <w:rPr>
          <w:rFonts w:cs="Arial"/>
        </w:rPr>
        <w:t xml:space="preserve">.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3E082E4" w14:textId="77777777" w:rsidR="004A5015" w:rsidRPr="004A5015" w:rsidRDefault="004A5015" w:rsidP="0039253C">
      <w:pPr>
        <w:pStyle w:val="Bibliography"/>
        <w:spacing w:after="240" w:line="240" w:lineRule="auto"/>
        <w:rPr>
          <w:rFonts w:cs="Arial"/>
        </w:rPr>
      </w:pPr>
      <w:proofErr w:type="spellStart"/>
      <w:r w:rsidRPr="004A5015">
        <w:rPr>
          <w:rFonts w:cs="Arial"/>
        </w:rPr>
        <w:t>Lenco</w:t>
      </w:r>
      <w:proofErr w:type="spellEnd"/>
      <w:r w:rsidRPr="004A5015">
        <w:rPr>
          <w:rFonts w:cs="Arial"/>
        </w:rPr>
        <w:t xml:space="preserve">, J., </w:t>
      </w:r>
      <w:proofErr w:type="spellStart"/>
      <w:r w:rsidRPr="004A5015">
        <w:rPr>
          <w:rFonts w:cs="Arial"/>
        </w:rPr>
        <w:t>Pavkova</w:t>
      </w:r>
      <w:proofErr w:type="spellEnd"/>
      <w:r w:rsidRPr="004A5015">
        <w:rPr>
          <w:rFonts w:cs="Arial"/>
        </w:rPr>
        <w:t xml:space="preserve">, I., </w:t>
      </w:r>
      <w:proofErr w:type="spellStart"/>
      <w:r w:rsidRPr="004A5015">
        <w:rPr>
          <w:rFonts w:cs="Arial"/>
        </w:rPr>
        <w:t>Hubalek</w:t>
      </w:r>
      <w:proofErr w:type="spellEnd"/>
      <w:r w:rsidRPr="004A5015">
        <w:rPr>
          <w:rFonts w:cs="Arial"/>
        </w:rPr>
        <w:t xml:space="preserve">, M., &amp; </w:t>
      </w:r>
      <w:proofErr w:type="spellStart"/>
      <w:r w:rsidRPr="004A5015">
        <w:rPr>
          <w:rFonts w:cs="Arial"/>
        </w:rPr>
        <w:t>Stulik</w:t>
      </w:r>
      <w:proofErr w:type="spellEnd"/>
      <w:r w:rsidRPr="004A5015">
        <w:rPr>
          <w:rFonts w:cs="Arial"/>
        </w:rPr>
        <w:t xml:space="preserve">, J. (2005). Insights into the oxidative stress response in </w:t>
      </w:r>
      <w:proofErr w:type="spellStart"/>
      <w:r w:rsidRPr="004A5015">
        <w:rPr>
          <w:rFonts w:cs="Arial"/>
        </w:rPr>
        <w:t>Francisella</w:t>
      </w:r>
      <w:proofErr w:type="spellEnd"/>
      <w:r w:rsidRPr="004A5015">
        <w:rPr>
          <w:rFonts w:cs="Arial"/>
        </w:rPr>
        <w:t xml:space="preserve"> tularensis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270A251E" w14:textId="77777777" w:rsidR="004A5015" w:rsidRPr="004A5015" w:rsidRDefault="004A5015" w:rsidP="0039253C">
      <w:pPr>
        <w:pStyle w:val="Bibliography"/>
        <w:spacing w:after="240" w:line="240" w:lineRule="auto"/>
        <w:rPr>
          <w:rFonts w:cs="Arial"/>
        </w:rPr>
      </w:pPr>
      <w:r w:rsidRPr="004A5015">
        <w:rPr>
          <w:rFonts w:cs="Arial"/>
        </w:rPr>
        <w:t xml:space="preserve">Meibom, K. L., &amp; </w:t>
      </w:r>
      <w:proofErr w:type="spellStart"/>
      <w:r w:rsidRPr="004A5015">
        <w:rPr>
          <w:rFonts w:cs="Arial"/>
        </w:rPr>
        <w:t>Charbit</w:t>
      </w:r>
      <w:proofErr w:type="spellEnd"/>
      <w:r w:rsidRPr="004A5015">
        <w:rPr>
          <w:rFonts w:cs="Arial"/>
        </w:rPr>
        <w:t xml:space="preserve">, A. (2010). </w:t>
      </w:r>
      <w:proofErr w:type="spellStart"/>
      <w:r w:rsidRPr="004A5015">
        <w:rPr>
          <w:rFonts w:cs="Arial"/>
        </w:rPr>
        <w:t>Francisella</w:t>
      </w:r>
      <w:proofErr w:type="spellEnd"/>
      <w:r w:rsidRPr="004A5015">
        <w:rPr>
          <w:rFonts w:cs="Arial"/>
        </w:rPr>
        <w:t xml:space="preserve"> Tularensis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4B3EC3E5" w14:textId="77777777" w:rsidR="004A5015" w:rsidRPr="004A5015" w:rsidRDefault="004A5015" w:rsidP="0039253C">
      <w:pPr>
        <w:pStyle w:val="Bibliography"/>
        <w:spacing w:after="240" w:line="240" w:lineRule="auto"/>
        <w:rPr>
          <w:rFonts w:cs="Arial"/>
        </w:rPr>
      </w:pPr>
      <w:r w:rsidRPr="004A5015">
        <w:rPr>
          <w:rFonts w:cs="Arial"/>
        </w:rPr>
        <w:t xml:space="preserve">Meibom, K. L., Forslund, A.-L., </w:t>
      </w:r>
      <w:proofErr w:type="spellStart"/>
      <w:r w:rsidRPr="004A5015">
        <w:rPr>
          <w:rFonts w:cs="Arial"/>
        </w:rPr>
        <w:t>Kuoppa</w:t>
      </w:r>
      <w:proofErr w:type="spellEnd"/>
      <w:r w:rsidRPr="004A5015">
        <w:rPr>
          <w:rFonts w:cs="Arial"/>
        </w:rPr>
        <w:t xml:space="preserve">, K., </w:t>
      </w:r>
      <w:proofErr w:type="spellStart"/>
      <w:r w:rsidRPr="004A5015">
        <w:rPr>
          <w:rFonts w:cs="Arial"/>
        </w:rPr>
        <w:t>Alkhuder</w:t>
      </w:r>
      <w:proofErr w:type="spellEnd"/>
      <w:r w:rsidRPr="004A5015">
        <w:rPr>
          <w:rFonts w:cs="Arial"/>
        </w:rPr>
        <w:t xml:space="preserve">, K., Dubail, I., Dupuis, M., Forsberg, Å., &amp; </w:t>
      </w:r>
      <w:proofErr w:type="spellStart"/>
      <w:r w:rsidRPr="004A5015">
        <w:rPr>
          <w:rFonts w:cs="Arial"/>
        </w:rPr>
        <w:t>Charbit</w:t>
      </w:r>
      <w:proofErr w:type="spellEnd"/>
      <w:r w:rsidRPr="004A5015">
        <w:rPr>
          <w:rFonts w:cs="Arial"/>
        </w:rPr>
        <w:t xml:space="preserve">, A. (2009). </w:t>
      </w:r>
      <w:proofErr w:type="spellStart"/>
      <w:r w:rsidRPr="004A5015">
        <w:rPr>
          <w:rFonts w:cs="Arial"/>
        </w:rPr>
        <w:t>Hfq</w:t>
      </w:r>
      <w:proofErr w:type="spellEnd"/>
      <w:r w:rsidRPr="004A5015">
        <w:rPr>
          <w:rFonts w:cs="Arial"/>
        </w:rPr>
        <w:t xml:space="preserve">, a Novel Pleiotropic Regulator of Virulence-Associated Genes in </w:t>
      </w:r>
      <w:proofErr w:type="spellStart"/>
      <w:r w:rsidRPr="004A5015">
        <w:rPr>
          <w:rFonts w:cs="Arial"/>
        </w:rPr>
        <w:t>Francisella</w:t>
      </w:r>
      <w:proofErr w:type="spellEnd"/>
      <w:r w:rsidRPr="004A5015">
        <w:rPr>
          <w:rFonts w:cs="Arial"/>
        </w:rPr>
        <w:t xml:space="preserve"> tularensis.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41EDF36B" w14:textId="77777777" w:rsidR="004A5015" w:rsidRPr="004A5015" w:rsidRDefault="004A5015" w:rsidP="0039253C">
      <w:pPr>
        <w:pStyle w:val="Bibliography"/>
        <w:spacing w:after="240" w:line="240" w:lineRule="auto"/>
        <w:rPr>
          <w:rFonts w:cs="Arial"/>
        </w:rPr>
      </w:pPr>
      <w:r w:rsidRPr="004A5015">
        <w:rPr>
          <w:rFonts w:cs="Arial"/>
        </w:rPr>
        <w:t xml:space="preserve">Sullivan, J. T., Jeffery, E. F., Shannon, J. D., &amp; Ramakrishnan, G. (2006). Characterization of the Siderophore of </w:t>
      </w:r>
      <w:proofErr w:type="spellStart"/>
      <w:r w:rsidRPr="004A5015">
        <w:rPr>
          <w:rFonts w:cs="Arial"/>
        </w:rPr>
        <w:t>Francisella</w:t>
      </w:r>
      <w:proofErr w:type="spellEnd"/>
      <w:r w:rsidRPr="004A5015">
        <w:rPr>
          <w:rFonts w:cs="Arial"/>
        </w:rPr>
        <w:t xml:space="preserve"> tularensis and Role </w:t>
      </w:r>
      <w:r w:rsidRPr="004A5015">
        <w:rPr>
          <w:rFonts w:cs="Arial"/>
        </w:rPr>
        <w:lastRenderedPageBreak/>
        <w:t xml:space="preserve">of </w:t>
      </w:r>
      <w:proofErr w:type="spellStart"/>
      <w:r w:rsidRPr="004A5015">
        <w:rPr>
          <w:rFonts w:cs="Arial"/>
        </w:rPr>
        <w:t>fslA</w:t>
      </w:r>
      <w:proofErr w:type="spellEnd"/>
      <w:r w:rsidRPr="004A5015">
        <w:rPr>
          <w:rFonts w:cs="Arial"/>
        </w:rPr>
        <w:t xml:space="preserve">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60A037CC" w14:textId="77777777" w:rsidR="004A5015" w:rsidRPr="004A5015" w:rsidRDefault="004A5015" w:rsidP="0039253C">
      <w:pPr>
        <w:pStyle w:val="Bibliography"/>
        <w:spacing w:after="240" w:line="240" w:lineRule="auto"/>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7D896479" w14:textId="77777777" w:rsidR="004A5015" w:rsidRPr="004A5015" w:rsidRDefault="004A5015" w:rsidP="0039253C">
      <w:pPr>
        <w:pStyle w:val="Bibliography"/>
        <w:spacing w:after="240" w:line="240" w:lineRule="auto"/>
        <w:rPr>
          <w:rFonts w:cs="Arial"/>
        </w:rPr>
      </w:pPr>
      <w:r w:rsidRPr="004A5015">
        <w:rPr>
          <w:rFonts w:cs="Arial"/>
        </w:rPr>
        <w:t xml:space="preserve">Trautmann, H. S., Schmidt, S. S., Gregory, S. T., &amp; Ramsey, K. M. (2023). Ribosome heterogeneity results in leader sequence-mediated regulation of protein synthesis in </w:t>
      </w:r>
      <w:proofErr w:type="spellStart"/>
      <w:r w:rsidRPr="004A5015">
        <w:rPr>
          <w:rFonts w:cs="Arial"/>
        </w:rPr>
        <w:t>Francisella</w:t>
      </w:r>
      <w:proofErr w:type="spellEnd"/>
      <w:r w:rsidRPr="004A5015">
        <w:rPr>
          <w:rFonts w:cs="Arial"/>
        </w:rPr>
        <w:t xml:space="preserve"> tularensis.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1AE06E38" w14:textId="77777777" w:rsidR="004A5015" w:rsidRPr="004A5015" w:rsidRDefault="004A5015" w:rsidP="0039253C">
      <w:pPr>
        <w:pStyle w:val="Bibliography"/>
        <w:spacing w:after="240" w:line="240" w:lineRule="auto"/>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2EF1225A" w14:textId="77777777" w:rsidR="004A5015" w:rsidRPr="004A5015" w:rsidRDefault="004A5015" w:rsidP="0039253C">
      <w:pPr>
        <w:pStyle w:val="Bibliography"/>
        <w:spacing w:after="240" w:line="240" w:lineRule="auto"/>
        <w:rPr>
          <w:rFonts w:cs="Arial"/>
        </w:rPr>
      </w:pPr>
      <w:r w:rsidRPr="004A5015">
        <w:rPr>
          <w:rFonts w:cs="Arial"/>
        </w:rPr>
        <w:t xml:space="preserve">Wu, X., Ren, G., Iii, W. T. G., Weaver, D. A., Kalinoski, A. L., </w:t>
      </w:r>
      <w:proofErr w:type="spellStart"/>
      <w:r w:rsidRPr="004A5015">
        <w:rPr>
          <w:rFonts w:cs="Arial"/>
        </w:rPr>
        <w:t>Khuder</w:t>
      </w:r>
      <w:proofErr w:type="spellEnd"/>
      <w:r w:rsidRPr="004A5015">
        <w:rPr>
          <w:rFonts w:cs="Arial"/>
        </w:rPr>
        <w:t xml:space="preserve">, S. A., &amp; Huntley, J. F. (2016). </w:t>
      </w:r>
      <w:proofErr w:type="spellStart"/>
      <w:r w:rsidRPr="004A5015">
        <w:rPr>
          <w:rFonts w:cs="Arial"/>
        </w:rPr>
        <w:t>FmvB</w:t>
      </w:r>
      <w:proofErr w:type="spellEnd"/>
      <w:r w:rsidRPr="004A5015">
        <w:rPr>
          <w:rFonts w:cs="Arial"/>
        </w:rPr>
        <w:t xml:space="preserve">: A </w:t>
      </w:r>
      <w:proofErr w:type="spellStart"/>
      <w:r w:rsidRPr="004A5015">
        <w:rPr>
          <w:rFonts w:cs="Arial"/>
        </w:rPr>
        <w:t>Francisella</w:t>
      </w:r>
      <w:proofErr w:type="spellEnd"/>
      <w:r w:rsidRPr="004A5015">
        <w:rPr>
          <w:rFonts w:cs="Arial"/>
        </w:rPr>
        <w:t xml:space="preserve"> tularensis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https://doi.org/10.1371/journal.pone.0160977</w:t>
      </w:r>
    </w:p>
    <w:p w14:paraId="0F83E271" w14:textId="57726855" w:rsidR="004A5015" w:rsidRPr="004A5015" w:rsidRDefault="004A5015" w:rsidP="0039253C">
      <w:pPr>
        <w:spacing w:after="240"/>
      </w:pPr>
      <w:r>
        <w:fldChar w:fldCharType="end"/>
      </w:r>
    </w:p>
    <w:sectPr w:rsidR="004A5015" w:rsidRPr="004A5015">
      <w:headerReference w:type="default" r:id="rId26"/>
      <w:footerReference w:type="default" r:id="rId27"/>
      <w:pgSz w:w="12240" w:h="15840"/>
      <w:pgMar w:top="1440" w:right="1440" w:bottom="1440" w:left="244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thryn Ramsey" w:date="2023-09-09T12:59:00Z" w:initials="KR">
    <w:p w14:paraId="5B7C3718" w14:textId="1AB00D3C" w:rsidR="00A21FDC" w:rsidRDefault="00A21FDC">
      <w:pPr>
        <w:pStyle w:val="CommentText"/>
      </w:pPr>
      <w:r>
        <w:rPr>
          <w:rStyle w:val="CommentReference"/>
        </w:rPr>
        <w:annotationRef/>
      </w:r>
      <w:r>
        <w:t>Is something meant to go here?</w:t>
      </w:r>
    </w:p>
  </w:comment>
  <w:comment w:id="4" w:author="Sierra Schmidt" w:date="2023-09-20T20:26:00Z" w:initials="SS">
    <w:p w14:paraId="3A8C1488" w14:textId="77777777" w:rsidR="00777C45" w:rsidRDefault="00777C45" w:rsidP="00F80CF5">
      <w:pPr>
        <w:pStyle w:val="CommentText"/>
      </w:pPr>
      <w:r>
        <w:rPr>
          <w:rStyle w:val="CommentReference"/>
        </w:rPr>
        <w:annotationRef/>
      </w:r>
      <w:r>
        <w:t>yes</w:t>
      </w:r>
    </w:p>
  </w:comment>
  <w:comment w:id="7" w:author="Kathryn Ramsey" w:date="2023-09-09T14:20:00Z" w:initials="KR">
    <w:p w14:paraId="5277183C" w14:textId="544F1647" w:rsidR="00881399" w:rsidRDefault="00881399">
      <w:pPr>
        <w:pStyle w:val="CommentText"/>
      </w:pPr>
      <w:r>
        <w:rPr>
          <w:rStyle w:val="CommentReference"/>
        </w:rPr>
        <w:annotationRef/>
      </w:r>
      <w:r>
        <w:t xml:space="preserve">The genomic context for rpsU2 isn’t really relevant for this study- I would stick to making the points that (1) bS21 homologs are known to be important for translation initiation, (2) we know some things that bS21-2 does (3) we don’t know what the other homologs do, possibly bc there isn’t much in produced in our standard in vitro conditions. </w:t>
      </w:r>
    </w:p>
  </w:comment>
  <w:comment w:id="8" w:author="Kathryn Ramsey" w:date="2023-09-09T14:23:00Z" w:initials="KR">
    <w:p w14:paraId="340DE52A" w14:textId="6154AA13" w:rsidR="00881399" w:rsidRDefault="00881399">
      <w:pPr>
        <w:pStyle w:val="CommentText"/>
      </w:pPr>
      <w:r>
        <w:rPr>
          <w:rStyle w:val="CommentReference"/>
        </w:rPr>
        <w:annotationRef/>
      </w:r>
      <w:r>
        <w:t xml:space="preserve">Give a quick outline of lifecycle, so you can later highlight </w:t>
      </w:r>
      <w:r w:rsidR="00CC4287">
        <w:t xml:space="preserve">differences. Key points include that while the definitive environmental reservoir isn’t known, it’s often associated with water, then it gets into the host, enters a cell in a phagosome, gets out of the phagosome, replicates, and repeats. </w:t>
      </w:r>
    </w:p>
  </w:comment>
  <w:comment w:id="9" w:author="Kathryn Ramsey" w:date="2023-09-09T14:29:00Z" w:initials="KR">
    <w:p w14:paraId="0761C7A5" w14:textId="4D34C382" w:rsidR="002B6D56" w:rsidRDefault="002B6D56">
      <w:pPr>
        <w:pStyle w:val="CommentText"/>
      </w:pPr>
      <w:r>
        <w:rPr>
          <w:rStyle w:val="CommentReference"/>
        </w:rPr>
        <w:annotationRef/>
      </w:r>
    </w:p>
  </w:comment>
  <w:comment w:id="10" w:author="Sierra Schmidt" w:date="2023-09-20T22:30:00Z" w:initials="SS">
    <w:p w14:paraId="05A62361" w14:textId="77777777" w:rsidR="00A21C76" w:rsidRDefault="00A21C76" w:rsidP="00522F39">
      <w:pPr>
        <w:pStyle w:val="CommentText"/>
      </w:pPr>
      <w:r>
        <w:rPr>
          <w:rStyle w:val="CommentReference"/>
        </w:rPr>
        <w:annotationRef/>
      </w:r>
      <w:r>
        <w:t>.....yeees?</w:t>
      </w:r>
    </w:p>
  </w:comment>
  <w:comment w:id="11" w:author="Kathryn Ramsey" w:date="2023-09-21T11:52:00Z" w:initials="KR">
    <w:p w14:paraId="06243344" w14:textId="1794E622" w:rsidR="004125A7" w:rsidRDefault="004125A7">
      <w:pPr>
        <w:pStyle w:val="CommentText"/>
      </w:pPr>
      <w:r>
        <w:rPr>
          <w:rStyle w:val="CommentReference"/>
        </w:rPr>
        <w:annotationRef/>
      </w:r>
      <w:r>
        <w:t>…. ?... lost it!</w:t>
      </w:r>
    </w:p>
  </w:comment>
  <w:comment w:id="12" w:author="Kathryn Ramsey" w:date="2023-09-09T14:30:00Z" w:initials="KR">
    <w:p w14:paraId="5BAAD381" w14:textId="45A6EF2E" w:rsidR="002B6D56" w:rsidRDefault="002B6D56">
      <w:pPr>
        <w:pStyle w:val="CommentText"/>
      </w:pPr>
      <w:r>
        <w:rPr>
          <w:rStyle w:val="CommentReference"/>
        </w:rPr>
        <w:annotationRef/>
      </w:r>
      <w:r>
        <w:t xml:space="preserve">Start off each paragraph with a quick description of where in the natural lifecycle Ft might encounter the stress described. Here – brackish water. </w:t>
      </w:r>
    </w:p>
  </w:comment>
  <w:comment w:id="13" w:author="Kathryn Ramsey" w:date="2023-09-21T12:09:00Z" w:initials="KR">
    <w:p w14:paraId="2A6B1E10" w14:textId="3B6A4C1E" w:rsidR="00A350C8" w:rsidRDefault="00A350C8">
      <w:pPr>
        <w:pStyle w:val="CommentText"/>
      </w:pPr>
      <w:r>
        <w:rPr>
          <w:rStyle w:val="CommentReference"/>
        </w:rPr>
        <w:annotationRef/>
      </w:r>
      <w:r>
        <w:t>Why? What happens in a phagosome?</w:t>
      </w:r>
    </w:p>
  </w:comment>
  <w:comment w:id="14" w:author="Kathryn Ramsey" w:date="2023-09-21T12:12:00Z" w:initials="KR">
    <w:p w14:paraId="3F8C6038" w14:textId="12698B0B" w:rsidR="00A350C8" w:rsidRDefault="00A350C8">
      <w:pPr>
        <w:pStyle w:val="CommentText"/>
      </w:pPr>
      <w:r>
        <w:rPr>
          <w:rStyle w:val="CommentReference"/>
        </w:rPr>
        <w:annotationRef/>
      </w:r>
      <w:r>
        <w:t xml:space="preserve">Be careful- not all intracellular pathogens live in the phagosome, so it’s not obvious that all intracellular pathogens would be exposed to hydrogen peroxide. </w:t>
      </w:r>
    </w:p>
  </w:comment>
  <w:comment w:id="15" w:author="Kathryn Ramsey" w:date="2023-09-09T14:33:00Z" w:initials="KR">
    <w:p w14:paraId="11437DE6" w14:textId="100BEDD6" w:rsidR="0085609F" w:rsidRDefault="0085609F">
      <w:pPr>
        <w:pStyle w:val="CommentText"/>
      </w:pPr>
      <w:r>
        <w:rPr>
          <w:rStyle w:val="CommentReference"/>
        </w:rPr>
        <w:annotationRef/>
      </w:r>
      <w:r>
        <w:t xml:space="preserve">Instead of framing it like this, start off the same way- in the environment, it is likely that Ft experiences some UV stress, and it might respond to UV stress similarly to other DNA-damaging agents. To the best of our knowledge, there are no reports on the response of Ft to UV stress specifically. </w:t>
      </w:r>
    </w:p>
  </w:comment>
  <w:comment w:id="16" w:author="Kathryn Ramsey" w:date="2023-09-21T12:22:00Z" w:initials="KR">
    <w:p w14:paraId="6737014F" w14:textId="3BC2FBED" w:rsidR="002D56F5" w:rsidRDefault="002D56F5">
      <w:pPr>
        <w:pStyle w:val="CommentText"/>
      </w:pPr>
      <w:r>
        <w:rPr>
          <w:rStyle w:val="CommentReference"/>
        </w:rPr>
        <w:annotationRef/>
      </w:r>
      <w:r>
        <w:t>What is a Fur box? Is it RNA? Lipid? ...</w:t>
      </w:r>
    </w:p>
  </w:comment>
  <w:comment w:id="17" w:author="Kathryn Ramsey" w:date="2023-09-21T12:25:00Z" w:initials="KR">
    <w:p w14:paraId="65EA30C1" w14:textId="72111D14" w:rsidR="002D56F5" w:rsidRDefault="002D56F5">
      <w:pPr>
        <w:pStyle w:val="CommentText"/>
      </w:pPr>
      <w:r>
        <w:rPr>
          <w:rStyle w:val="CommentReference"/>
        </w:rPr>
        <w:annotationRef/>
      </w:r>
      <w:r>
        <w:t xml:space="preserve">Be sure you know what a siderophore is- we can discuss if you have questions – because I wouldn’t be surprised if Dave Rowley asks a question about it. </w:t>
      </w:r>
    </w:p>
  </w:comment>
  <w:comment w:id="18" w:author="Kathryn Ramsey" w:date="2023-09-09T14:33:00Z" w:initials="KR">
    <w:p w14:paraId="0FBDF489" w14:textId="77777777" w:rsidR="00EE53F4" w:rsidRDefault="00EE53F4" w:rsidP="00EE53F4">
      <w:pPr>
        <w:pStyle w:val="CommentText"/>
      </w:pPr>
      <w:r>
        <w:rPr>
          <w:rStyle w:val="CommentReference"/>
        </w:rPr>
        <w:annotationRef/>
      </w:r>
      <w:r>
        <w:t>I would leave the different media types for the end, and mention that while the native environment Ft is exposed to can vary quite a bit, there are also multiple in vitro growth conditions that have been explored.</w:t>
      </w:r>
    </w:p>
  </w:comment>
  <w:comment w:id="19" w:author="Kathryn Ramsey" w:date="2023-09-09T14:35:00Z" w:initials="KR">
    <w:p w14:paraId="055AE8EA" w14:textId="77777777" w:rsidR="00EE53F4" w:rsidRDefault="00EE53F4" w:rsidP="00EE53F4">
      <w:pPr>
        <w:pStyle w:val="CommentText"/>
      </w:pPr>
      <w:r>
        <w:rPr>
          <w:rStyle w:val="CommentReference"/>
        </w:rPr>
        <w:annotationRef/>
      </w:r>
      <w:r>
        <w:t xml:space="preserve">See above note about intro to media types and conclude similarly to the UV stress section. </w:t>
      </w:r>
    </w:p>
  </w:comment>
  <w:comment w:id="20" w:author="Kathryn Ramsey" w:date="2023-09-21T12:35:00Z" w:initials="KR">
    <w:p w14:paraId="243E78C4" w14:textId="66E955A4" w:rsidR="004B740E" w:rsidRDefault="004B740E">
      <w:pPr>
        <w:pStyle w:val="CommentText"/>
      </w:pPr>
      <w:r>
        <w:rPr>
          <w:rStyle w:val="CommentReference"/>
        </w:rPr>
        <w:annotationRef/>
      </w:r>
      <w:r>
        <w:t>Please insert the suggested sentence</w:t>
      </w:r>
    </w:p>
  </w:comment>
  <w:comment w:id="21" w:author="Kathryn Ramsey" w:date="2023-09-21T12:37:00Z" w:initials="KR">
    <w:p w14:paraId="5DA4C21D" w14:textId="3A2C2BF4" w:rsidR="004B740E" w:rsidRDefault="004B740E">
      <w:pPr>
        <w:pStyle w:val="CommentText"/>
      </w:pPr>
      <w:r>
        <w:rPr>
          <w:rStyle w:val="CommentReference"/>
        </w:rPr>
        <w:annotationRef/>
      </w:r>
      <w:r>
        <w:t>Ummm… I guess I missed this in the last draft (!!), but what about the description of the data in Fig 2?</w:t>
      </w:r>
    </w:p>
  </w:comment>
  <w:comment w:id="22" w:author="Kathryn Ramsey" w:date="2023-09-04T15:12:00Z" w:initials="KR">
    <w:p w14:paraId="1EDE2AC6" w14:textId="66B03E36" w:rsidR="009C21CD" w:rsidRDefault="009C21CD">
      <w:pPr>
        <w:pStyle w:val="CommentText"/>
      </w:pPr>
      <w:r>
        <w:rPr>
          <w:rStyle w:val="CommentReference"/>
        </w:rPr>
        <w:annotationRef/>
      </w:r>
      <w:r>
        <w:t>Need to make “2”s in H2O2 subscript</w:t>
      </w:r>
    </w:p>
  </w:comment>
  <w:comment w:id="23" w:author="Kathryn Ramsey" w:date="2023-09-04T15:40:00Z" w:initials="KR">
    <w:p w14:paraId="4D4C8DA9" w14:textId="49E66E8A" w:rsidR="00E86EA0" w:rsidRDefault="00E86EA0">
      <w:pPr>
        <w:pStyle w:val="CommentText"/>
      </w:pPr>
      <w:r>
        <w:rPr>
          <w:rStyle w:val="CommentReference"/>
        </w:rPr>
        <w:annotationRef/>
      </w:r>
      <w:r>
        <w:t>See changes to Fig 1</w:t>
      </w:r>
    </w:p>
  </w:comment>
  <w:comment w:id="24" w:author="Kathryn Ramsey" w:date="2023-09-21T13:08:00Z" w:initials="KR">
    <w:p w14:paraId="2F5ECAC1" w14:textId="0C95099E" w:rsidR="00B25FD2" w:rsidRDefault="00B25FD2">
      <w:pPr>
        <w:pStyle w:val="CommentText"/>
      </w:pPr>
      <w:r>
        <w:rPr>
          <w:rStyle w:val="CommentReference"/>
        </w:rPr>
        <w:annotationRef/>
      </w:r>
      <w:r>
        <w:t>Is this a representative example of results or a combination of all experiments?</w:t>
      </w:r>
    </w:p>
  </w:comment>
  <w:comment w:id="25" w:author="Kathryn Ramsey" w:date="2023-09-21T13:07:00Z" w:initials="KR">
    <w:p w14:paraId="3F636558" w14:textId="12FDF541" w:rsidR="00B25FD2" w:rsidRDefault="00B25FD2">
      <w:pPr>
        <w:pStyle w:val="CommentText"/>
      </w:pPr>
      <w:r>
        <w:rPr>
          <w:rStyle w:val="CommentReference"/>
        </w:rPr>
        <w:annotationRef/>
      </w:r>
      <w:r>
        <w:t xml:space="preserve">Is this a representative example of results or a combination of all experiments? </w:t>
      </w:r>
    </w:p>
  </w:comment>
  <w:comment w:id="26" w:author="Kathryn Ramsey" w:date="2023-09-21T13:08:00Z" w:initials="KR">
    <w:p w14:paraId="205A2A98" w14:textId="1FCFA435" w:rsidR="00B25FD2" w:rsidRDefault="00B25FD2">
      <w:pPr>
        <w:pStyle w:val="CommentText"/>
      </w:pPr>
      <w:r>
        <w:rPr>
          <w:rStyle w:val="CommentReference"/>
        </w:rPr>
        <w:annotationRef/>
      </w:r>
      <w:r>
        <w:t xml:space="preserve">What do you mean by significant? You’ve been setting the bar at 2-fold. Maybe you mean to say that the largest change was a 65% decrease? </w:t>
      </w:r>
    </w:p>
  </w:comment>
  <w:comment w:id="28" w:author="Kathryn Ramsey" w:date="2023-09-21T13:11:00Z" w:initials="KR">
    <w:p w14:paraId="4820B045" w14:textId="77777777" w:rsidR="00B25FD2" w:rsidRDefault="00B25FD2" w:rsidP="00B25FD2">
      <w:pPr>
        <w:pStyle w:val="CommentText"/>
      </w:pPr>
      <w:r>
        <w:rPr>
          <w:rStyle w:val="CommentReference"/>
        </w:rPr>
        <w:annotationRef/>
      </w:r>
      <w:r>
        <w:rPr>
          <w:rStyle w:val="CommentReference"/>
        </w:rPr>
        <w:annotationRef/>
      </w:r>
      <w:r>
        <w:t xml:space="preserve">Is this a representative example of results or a combination of all experiments? </w:t>
      </w:r>
    </w:p>
    <w:p w14:paraId="163F2D77" w14:textId="29171478" w:rsidR="00B25FD2" w:rsidRDefault="00B25FD2">
      <w:pPr>
        <w:pStyle w:val="CommentText"/>
      </w:pPr>
    </w:p>
  </w:comment>
  <w:comment w:id="29" w:author="Kathryn Ramsey" w:date="2023-09-21T13:12:00Z" w:initials="KR">
    <w:p w14:paraId="6BC06752" w14:textId="0B46553A" w:rsidR="00DE0A32" w:rsidRDefault="00DE0A32">
      <w:pPr>
        <w:pStyle w:val="CommentText"/>
      </w:pPr>
      <w:r>
        <w:rPr>
          <w:rStyle w:val="CommentReference"/>
        </w:rPr>
        <w:annotationRef/>
      </w:r>
      <w:r>
        <w:t>Do this please</w:t>
      </w:r>
    </w:p>
  </w:comment>
  <w:comment w:id="30" w:author="Kathryn Ramsey" w:date="2023-09-09T15:29:00Z" w:initials="KR">
    <w:p w14:paraId="76099731" w14:textId="26369C4C" w:rsidR="009278C7" w:rsidRDefault="009278C7">
      <w:pPr>
        <w:pStyle w:val="CommentText"/>
      </w:pPr>
      <w:r>
        <w:rPr>
          <w:rStyle w:val="CommentReference"/>
        </w:rPr>
        <w:annotationRef/>
      </w:r>
      <w:r>
        <w:t xml:space="preserve">I’m not sure the halting translation is the best explanation. B-gal is pretty stable, so you would need to say that there was no b-gal present or it all degraded prior to the acid exposure. Thoughts? </w:t>
      </w:r>
    </w:p>
  </w:comment>
  <w:comment w:id="31" w:author="Sierra Schmidt" w:date="2023-09-20T23:58:00Z" w:initials="SS">
    <w:p w14:paraId="66D56E1D" w14:textId="77777777" w:rsidR="00852C6C" w:rsidRDefault="00852C6C" w:rsidP="00143892">
      <w:pPr>
        <w:pStyle w:val="CommentText"/>
      </w:pPr>
      <w:r>
        <w:rPr>
          <w:rStyle w:val="CommentReference"/>
        </w:rPr>
        <w:annotationRef/>
      </w:r>
      <w:r>
        <w:t>I'll need to talk this out with you because the comment was a little confusing the more I read it lol</w:t>
      </w:r>
    </w:p>
  </w:comment>
  <w:comment w:id="32" w:author="Kathryn Ramsey" w:date="2023-09-09T15:30:00Z" w:initials="KR">
    <w:p w14:paraId="6190F702" w14:textId="18D5FF4C" w:rsidR="009278C7" w:rsidRDefault="009278C7">
      <w:pPr>
        <w:pStyle w:val="CommentText"/>
      </w:pPr>
      <w:r>
        <w:rPr>
          <w:rStyle w:val="CommentReference"/>
        </w:rPr>
        <w:annotationRef/>
      </w:r>
      <w:r>
        <w:t xml:space="preserve">The bit I deleted here is a bit redundant with the cspA stuff. </w:t>
      </w:r>
    </w:p>
  </w:comment>
  <w:comment w:id="33" w:author="Kathryn Ramsey" w:date="2023-09-09T15:36:00Z" w:initials="KR">
    <w:p w14:paraId="075C926D" w14:textId="3F39FD16" w:rsidR="00291C0D" w:rsidRDefault="00291C0D">
      <w:pPr>
        <w:pStyle w:val="CommentText"/>
      </w:pPr>
      <w:r>
        <w:rPr>
          <w:rStyle w:val="CommentReference"/>
        </w:rPr>
        <w:annotationRef/>
      </w:r>
      <w:r>
        <w:t xml:space="preserve">I got rid of the iron stuff, because if we really want to propose it, you need to be prepared to discuss ferrous vs ferric iron and the different iron uptake systems. I think that might not be reasonable for you to </w:t>
      </w:r>
      <w:r w:rsidRPr="00291C0D">
        <w:rPr>
          <w:u w:val="single"/>
        </w:rPr>
        <w:t>also</w:t>
      </w:r>
      <w:r>
        <w:t xml:space="preserve"> read up on at this point…  But you can float it during the defense if asked! </w:t>
      </w:r>
    </w:p>
  </w:comment>
  <w:comment w:id="36" w:author="Kathryn Ramsey" w:date="2023-09-21T13:58:00Z" w:initials="KR">
    <w:p w14:paraId="04B991EE" w14:textId="0FBB8F0C" w:rsidR="0002354F" w:rsidRDefault="0002354F">
      <w:pPr>
        <w:pStyle w:val="CommentText"/>
      </w:pPr>
      <w:r>
        <w:rPr>
          <w:rStyle w:val="CommentReference"/>
        </w:rPr>
        <w:annotationRef/>
      </w:r>
      <w:r>
        <w:t>Is this accu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7C3718" w15:done="1"/>
  <w15:commentEx w15:paraId="3A8C1488" w15:paraIdParent="5B7C3718" w15:done="1"/>
  <w15:commentEx w15:paraId="5277183C" w15:done="1"/>
  <w15:commentEx w15:paraId="340DE52A" w15:done="1"/>
  <w15:commentEx w15:paraId="0761C7A5" w15:done="1"/>
  <w15:commentEx w15:paraId="05A62361" w15:paraIdParent="0761C7A5" w15:done="1"/>
  <w15:commentEx w15:paraId="06243344" w15:paraIdParent="0761C7A5" w15:done="1"/>
  <w15:commentEx w15:paraId="5BAAD381" w15:done="1"/>
  <w15:commentEx w15:paraId="2A6B1E10" w15:done="1"/>
  <w15:commentEx w15:paraId="3F8C6038" w15:done="1"/>
  <w15:commentEx w15:paraId="11437DE6" w15:done="1"/>
  <w15:commentEx w15:paraId="6737014F" w15:done="1"/>
  <w15:commentEx w15:paraId="65EA30C1" w15:done="1"/>
  <w15:commentEx w15:paraId="0FBDF489" w15:done="1"/>
  <w15:commentEx w15:paraId="055AE8EA" w15:done="1"/>
  <w15:commentEx w15:paraId="243E78C4" w15:done="1"/>
  <w15:commentEx w15:paraId="5DA4C21D" w15:done="1"/>
  <w15:commentEx w15:paraId="1EDE2AC6" w15:done="1"/>
  <w15:commentEx w15:paraId="4D4C8DA9" w15:done="1"/>
  <w15:commentEx w15:paraId="2F5ECAC1" w15:done="1"/>
  <w15:commentEx w15:paraId="3F636558" w15:done="1"/>
  <w15:commentEx w15:paraId="205A2A98" w15:done="1"/>
  <w15:commentEx w15:paraId="163F2D77" w15:done="1"/>
  <w15:commentEx w15:paraId="6BC06752" w15:done="1"/>
  <w15:commentEx w15:paraId="76099731" w15:done="1"/>
  <w15:commentEx w15:paraId="66D56E1D" w15:paraIdParent="76099731" w15:done="1"/>
  <w15:commentEx w15:paraId="6190F702" w15:done="1"/>
  <w15:commentEx w15:paraId="075C926D" w15:done="1"/>
  <w15:commentEx w15:paraId="04B991E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6EA9D" w16cex:dateUtc="2023-09-09T16:59:00Z"/>
  <w16cex:commentExtensible w16cex:durableId="1140F96E" w16cex:dateUtc="2023-09-21T00:26:00Z"/>
  <w16cex:commentExtensible w16cex:durableId="28A6FDBC" w16cex:dateUtc="2023-09-09T18:20:00Z"/>
  <w16cex:commentExtensible w16cex:durableId="28A6FE46" w16cex:dateUtc="2023-09-09T18:23:00Z"/>
  <w16cex:commentExtensible w16cex:durableId="28A6FFE5" w16cex:dateUtc="2023-09-09T18:29:00Z"/>
  <w16cex:commentExtensible w16cex:durableId="54AF573D" w16cex:dateUtc="2023-09-21T02:30:00Z"/>
  <w16cex:commentExtensible w16cex:durableId="28B6AD00" w16cex:dateUtc="2023-09-21T15:52:00Z"/>
  <w16cex:commentExtensible w16cex:durableId="28A6FFE9" w16cex:dateUtc="2023-09-09T18:30:00Z"/>
  <w16cex:commentExtensible w16cex:durableId="28B6B111" w16cex:dateUtc="2023-09-21T16:09:00Z"/>
  <w16cex:commentExtensible w16cex:durableId="28B6B1B6" w16cex:dateUtc="2023-09-21T16:12:00Z"/>
  <w16cex:commentExtensible w16cex:durableId="28A700CB" w16cex:dateUtc="2023-09-09T18:33:00Z"/>
  <w16cex:commentExtensible w16cex:durableId="28B6B41B" w16cex:dateUtc="2023-09-21T16:22:00Z"/>
  <w16cex:commentExtensible w16cex:durableId="28B6B4C3" w16cex:dateUtc="2023-09-21T16:25:00Z"/>
  <w16cex:commentExtensible w16cex:durableId="28A700AA" w16cex:dateUtc="2023-09-09T18:33:00Z"/>
  <w16cex:commentExtensible w16cex:durableId="28A70133" w16cex:dateUtc="2023-09-09T18:35:00Z"/>
  <w16cex:commentExtensible w16cex:durableId="28B6B706" w16cex:dateUtc="2023-09-21T16:35:00Z"/>
  <w16cex:commentExtensible w16cex:durableId="28B6B78E" w16cex:dateUtc="2023-09-21T16:37:00Z"/>
  <w16cex:commentExtensible w16cex:durableId="28A07258" w16cex:dateUtc="2023-09-04T19:12:00Z"/>
  <w16cex:commentExtensible w16cex:durableId="28A078FD" w16cex:dateUtc="2023-09-04T19:40:00Z"/>
  <w16cex:commentExtensible w16cex:durableId="28B6BEB0" w16cex:dateUtc="2023-09-21T17:08:00Z"/>
  <w16cex:commentExtensible w16cex:durableId="28B6BE8C" w16cex:dateUtc="2023-09-21T17:07:00Z"/>
  <w16cex:commentExtensible w16cex:durableId="28B6BEE8" w16cex:dateUtc="2023-09-21T17:08:00Z"/>
  <w16cex:commentExtensible w16cex:durableId="28B6BF6A" w16cex:dateUtc="2023-09-21T17:11:00Z"/>
  <w16cex:commentExtensible w16cex:durableId="28B6BFCE" w16cex:dateUtc="2023-09-21T17:12:00Z"/>
  <w16cex:commentExtensible w16cex:durableId="28A70DD4" w16cex:dateUtc="2023-09-09T19:29:00Z"/>
  <w16cex:commentExtensible w16cex:durableId="74526477" w16cex:dateUtc="2023-09-21T03:58:00Z"/>
  <w16cex:commentExtensible w16cex:durableId="28A70E23" w16cex:dateUtc="2023-09-09T19:30:00Z"/>
  <w16cex:commentExtensible w16cex:durableId="28A70F88" w16cex:dateUtc="2023-09-09T19:36:00Z"/>
  <w16cex:commentExtensible w16cex:durableId="28B6CA80" w16cex:dateUtc="2023-09-21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7C3718" w16cid:durableId="28A6EA9D"/>
  <w16cid:commentId w16cid:paraId="3A8C1488" w16cid:durableId="1140F96E"/>
  <w16cid:commentId w16cid:paraId="5277183C" w16cid:durableId="28A6FDBC"/>
  <w16cid:commentId w16cid:paraId="340DE52A" w16cid:durableId="28A6FE46"/>
  <w16cid:commentId w16cid:paraId="0761C7A5" w16cid:durableId="28A6FFE5"/>
  <w16cid:commentId w16cid:paraId="05A62361" w16cid:durableId="54AF573D"/>
  <w16cid:commentId w16cid:paraId="06243344" w16cid:durableId="28B6AD00"/>
  <w16cid:commentId w16cid:paraId="5BAAD381" w16cid:durableId="28A6FFE9"/>
  <w16cid:commentId w16cid:paraId="2A6B1E10" w16cid:durableId="28B6B111"/>
  <w16cid:commentId w16cid:paraId="3F8C6038" w16cid:durableId="28B6B1B6"/>
  <w16cid:commentId w16cid:paraId="11437DE6" w16cid:durableId="28A700CB"/>
  <w16cid:commentId w16cid:paraId="6737014F" w16cid:durableId="28B6B41B"/>
  <w16cid:commentId w16cid:paraId="65EA30C1" w16cid:durableId="28B6B4C3"/>
  <w16cid:commentId w16cid:paraId="0FBDF489" w16cid:durableId="28A700AA"/>
  <w16cid:commentId w16cid:paraId="055AE8EA" w16cid:durableId="28A70133"/>
  <w16cid:commentId w16cid:paraId="243E78C4" w16cid:durableId="28B6B706"/>
  <w16cid:commentId w16cid:paraId="5DA4C21D" w16cid:durableId="28B6B78E"/>
  <w16cid:commentId w16cid:paraId="1EDE2AC6" w16cid:durableId="28A07258"/>
  <w16cid:commentId w16cid:paraId="4D4C8DA9" w16cid:durableId="28A078FD"/>
  <w16cid:commentId w16cid:paraId="2F5ECAC1" w16cid:durableId="28B6BEB0"/>
  <w16cid:commentId w16cid:paraId="3F636558" w16cid:durableId="28B6BE8C"/>
  <w16cid:commentId w16cid:paraId="205A2A98" w16cid:durableId="28B6BEE8"/>
  <w16cid:commentId w16cid:paraId="163F2D77" w16cid:durableId="28B6BF6A"/>
  <w16cid:commentId w16cid:paraId="6BC06752" w16cid:durableId="28B6BFCE"/>
  <w16cid:commentId w16cid:paraId="76099731" w16cid:durableId="28A70DD4"/>
  <w16cid:commentId w16cid:paraId="66D56E1D" w16cid:durableId="74526477"/>
  <w16cid:commentId w16cid:paraId="6190F702" w16cid:durableId="28A70E23"/>
  <w16cid:commentId w16cid:paraId="075C926D" w16cid:durableId="28A70F88"/>
  <w16cid:commentId w16cid:paraId="04B991EE" w16cid:durableId="28B6CA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3CA9C" w14:textId="77777777" w:rsidR="00FA6275" w:rsidRDefault="00FA6275">
      <w:r>
        <w:separator/>
      </w:r>
    </w:p>
  </w:endnote>
  <w:endnote w:type="continuationSeparator" w:id="0">
    <w:p w14:paraId="10A06292" w14:textId="77777777" w:rsidR="00FA6275" w:rsidRDefault="00FA6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BDF2E" w14:textId="73ADB448"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3</w:t>
    </w:r>
    <w:r>
      <w:rPr>
        <w:rFonts w:eastAsia="Arial" w:cs="Arial"/>
        <w:color w:val="000000"/>
        <w:szCs w:val="24"/>
      </w:rPr>
      <w:fldChar w:fldCharType="end"/>
    </w:r>
  </w:p>
  <w:p w14:paraId="3BBDA8AD"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9F40" w14:textId="69EA2D9B"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5</w:t>
    </w:r>
    <w:r>
      <w:rPr>
        <w:rFonts w:eastAsia="Arial" w:cs="Arial"/>
        <w:color w:val="000000"/>
        <w:szCs w:val="24"/>
      </w:rPr>
      <w:fldChar w:fldCharType="end"/>
    </w:r>
  </w:p>
  <w:p w14:paraId="6AAC355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4237E" w14:textId="57E49276"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4</w:t>
    </w:r>
    <w:r>
      <w:rPr>
        <w:rFonts w:eastAsia="Arial" w:cs="Arial"/>
        <w:color w:val="000000"/>
        <w:szCs w:val="24"/>
      </w:rPr>
      <w:fldChar w:fldCharType="end"/>
    </w:r>
  </w:p>
  <w:p w14:paraId="7F02577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804D" w14:textId="76D39C12"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7</w:t>
    </w:r>
    <w:r>
      <w:rPr>
        <w:rFonts w:eastAsia="Arial" w:cs="Arial"/>
        <w:color w:val="000000"/>
        <w:szCs w:val="24"/>
      </w:rPr>
      <w:fldChar w:fldCharType="end"/>
    </w:r>
  </w:p>
  <w:p w14:paraId="21E6D73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9DEA4" w14:textId="77777777" w:rsidR="00FA6275" w:rsidRDefault="00FA6275">
      <w:r>
        <w:separator/>
      </w:r>
    </w:p>
  </w:footnote>
  <w:footnote w:type="continuationSeparator" w:id="0">
    <w:p w14:paraId="5022495C" w14:textId="77777777" w:rsidR="00FA6275" w:rsidRDefault="00FA62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E53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49E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47613"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B6B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D10744B"/>
    <w:multiLevelType w:val="multilevel"/>
    <w:tmpl w:val="741E1286"/>
    <w:lvl w:ilvl="0">
      <w:start w:val="1"/>
      <w:numFmt w:val="decimal"/>
      <w:pStyle w:val="Heading1"/>
      <w:lvlText w:val=""/>
      <w:lvlJc w:val="left"/>
      <w:pPr>
        <w:ind w:left="432" w:hanging="432"/>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1805351548">
    <w:abstractNumId w:val="1"/>
  </w:num>
  <w:num w:numId="2" w16cid:durableId="20001908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Sierra Schmidt">
    <w15:presenceInfo w15:providerId="Windows Live" w15:userId="8b222188ecf9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51E"/>
    <w:rsid w:val="00015BE0"/>
    <w:rsid w:val="0002354F"/>
    <w:rsid w:val="000479E8"/>
    <w:rsid w:val="000574BF"/>
    <w:rsid w:val="00086F4E"/>
    <w:rsid w:val="000A46B0"/>
    <w:rsid w:val="00131600"/>
    <w:rsid w:val="0013662C"/>
    <w:rsid w:val="00170903"/>
    <w:rsid w:val="0018542D"/>
    <w:rsid w:val="001C2954"/>
    <w:rsid w:val="001C6E33"/>
    <w:rsid w:val="001D3820"/>
    <w:rsid w:val="001D72A0"/>
    <w:rsid w:val="001E5B37"/>
    <w:rsid w:val="00224ADB"/>
    <w:rsid w:val="00230E3F"/>
    <w:rsid w:val="002357D3"/>
    <w:rsid w:val="0023583D"/>
    <w:rsid w:val="002769E1"/>
    <w:rsid w:val="002778F2"/>
    <w:rsid w:val="0029031B"/>
    <w:rsid w:val="00291C0D"/>
    <w:rsid w:val="002B6D56"/>
    <w:rsid w:val="002C0F8A"/>
    <w:rsid w:val="002D56F5"/>
    <w:rsid w:val="002D6254"/>
    <w:rsid w:val="0030435C"/>
    <w:rsid w:val="00314F44"/>
    <w:rsid w:val="00316075"/>
    <w:rsid w:val="0039253C"/>
    <w:rsid w:val="004071B0"/>
    <w:rsid w:val="004125A7"/>
    <w:rsid w:val="00431885"/>
    <w:rsid w:val="00444ECF"/>
    <w:rsid w:val="00453171"/>
    <w:rsid w:val="00466366"/>
    <w:rsid w:val="0049444D"/>
    <w:rsid w:val="00494A48"/>
    <w:rsid w:val="00495C6D"/>
    <w:rsid w:val="00497591"/>
    <w:rsid w:val="004A5015"/>
    <w:rsid w:val="004B740E"/>
    <w:rsid w:val="004C423A"/>
    <w:rsid w:val="004C6089"/>
    <w:rsid w:val="004C762A"/>
    <w:rsid w:val="004D0B8D"/>
    <w:rsid w:val="00516C60"/>
    <w:rsid w:val="00561AA9"/>
    <w:rsid w:val="00576E8A"/>
    <w:rsid w:val="00581E1E"/>
    <w:rsid w:val="005B3993"/>
    <w:rsid w:val="005D1AEB"/>
    <w:rsid w:val="00617EA1"/>
    <w:rsid w:val="006300E3"/>
    <w:rsid w:val="00660738"/>
    <w:rsid w:val="006A4BBF"/>
    <w:rsid w:val="006C6C33"/>
    <w:rsid w:val="006F1B1C"/>
    <w:rsid w:val="006F6245"/>
    <w:rsid w:val="0070600C"/>
    <w:rsid w:val="00735A65"/>
    <w:rsid w:val="0076420D"/>
    <w:rsid w:val="007707EC"/>
    <w:rsid w:val="00777C45"/>
    <w:rsid w:val="007C11B0"/>
    <w:rsid w:val="007E437B"/>
    <w:rsid w:val="00811640"/>
    <w:rsid w:val="0083324F"/>
    <w:rsid w:val="00845A62"/>
    <w:rsid w:val="00847253"/>
    <w:rsid w:val="00852C6C"/>
    <w:rsid w:val="0085609F"/>
    <w:rsid w:val="0086472A"/>
    <w:rsid w:val="00881399"/>
    <w:rsid w:val="00883322"/>
    <w:rsid w:val="00885484"/>
    <w:rsid w:val="008C2B3E"/>
    <w:rsid w:val="009255A3"/>
    <w:rsid w:val="009278C7"/>
    <w:rsid w:val="00953DBD"/>
    <w:rsid w:val="00960A35"/>
    <w:rsid w:val="00966289"/>
    <w:rsid w:val="00967BCE"/>
    <w:rsid w:val="00980A59"/>
    <w:rsid w:val="00984166"/>
    <w:rsid w:val="00986754"/>
    <w:rsid w:val="0099016D"/>
    <w:rsid w:val="009A461C"/>
    <w:rsid w:val="009C21CD"/>
    <w:rsid w:val="009D651E"/>
    <w:rsid w:val="00A104D7"/>
    <w:rsid w:val="00A12EEF"/>
    <w:rsid w:val="00A21C76"/>
    <w:rsid w:val="00A21FDC"/>
    <w:rsid w:val="00A239DF"/>
    <w:rsid w:val="00A24B58"/>
    <w:rsid w:val="00A350C8"/>
    <w:rsid w:val="00A62ED7"/>
    <w:rsid w:val="00A8163C"/>
    <w:rsid w:val="00A944F3"/>
    <w:rsid w:val="00AA17DE"/>
    <w:rsid w:val="00AA7CCB"/>
    <w:rsid w:val="00AC32E0"/>
    <w:rsid w:val="00AC383E"/>
    <w:rsid w:val="00B25FD2"/>
    <w:rsid w:val="00B2774C"/>
    <w:rsid w:val="00B853B9"/>
    <w:rsid w:val="00BB0BB5"/>
    <w:rsid w:val="00BB158B"/>
    <w:rsid w:val="00BE00A3"/>
    <w:rsid w:val="00BF09BE"/>
    <w:rsid w:val="00C10837"/>
    <w:rsid w:val="00C24561"/>
    <w:rsid w:val="00C30806"/>
    <w:rsid w:val="00C5481D"/>
    <w:rsid w:val="00C55471"/>
    <w:rsid w:val="00C745C9"/>
    <w:rsid w:val="00CA7121"/>
    <w:rsid w:val="00CC4287"/>
    <w:rsid w:val="00CF5D00"/>
    <w:rsid w:val="00D12A38"/>
    <w:rsid w:val="00D24336"/>
    <w:rsid w:val="00D25FB5"/>
    <w:rsid w:val="00D31D0F"/>
    <w:rsid w:val="00D320F6"/>
    <w:rsid w:val="00D33625"/>
    <w:rsid w:val="00D91F46"/>
    <w:rsid w:val="00DB6D4F"/>
    <w:rsid w:val="00DC1DEC"/>
    <w:rsid w:val="00DD346E"/>
    <w:rsid w:val="00DE0A32"/>
    <w:rsid w:val="00DF3017"/>
    <w:rsid w:val="00DF69B3"/>
    <w:rsid w:val="00E0026F"/>
    <w:rsid w:val="00E1394E"/>
    <w:rsid w:val="00E22B75"/>
    <w:rsid w:val="00E41310"/>
    <w:rsid w:val="00E61D89"/>
    <w:rsid w:val="00E64661"/>
    <w:rsid w:val="00E64C44"/>
    <w:rsid w:val="00E66AF0"/>
    <w:rsid w:val="00E71FA9"/>
    <w:rsid w:val="00E86EA0"/>
    <w:rsid w:val="00EA6D50"/>
    <w:rsid w:val="00EC7F28"/>
    <w:rsid w:val="00EE53F4"/>
    <w:rsid w:val="00EE5D5A"/>
    <w:rsid w:val="00EF558D"/>
    <w:rsid w:val="00F733C7"/>
    <w:rsid w:val="00FA1293"/>
    <w:rsid w:val="00FA6275"/>
    <w:rsid w:val="00FD48FB"/>
    <w:rsid w:val="00FD56AB"/>
    <w:rsid w:val="00FE0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A585"/>
  <w15:docId w15:val="{B74A5F6F-4D8C-4A1C-8785-4897E028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cs="Times New Roman"/>
      <w:szCs w:val="20"/>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widowControl w:val="0"/>
      <w:overflowPunct w:val="0"/>
      <w:autoSpaceDE w:val="0"/>
      <w:jc w:val="center"/>
    </w:pPr>
    <w:rPr>
      <w:kern w:val="2"/>
      <w:szCs w:val="24"/>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ubtitle">
    <w:name w:val="Subtitle"/>
    <w:basedOn w:val="Normal"/>
    <w:next w:val="Normal"/>
    <w:uiPriority w:val="11"/>
    <w:qFormat/>
    <w:pPr>
      <w:keepNext/>
      <w:spacing w:before="240" w:after="120"/>
      <w:jc w:val="center"/>
    </w:pPr>
    <w:rPr>
      <w:i/>
      <w:sz w:val="28"/>
      <w:szCs w:val="28"/>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eastAsia="Times New Roman"/>
      <w:color w:val="000000"/>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 w:type="paragraph" w:styleId="Revision">
    <w:name w:val="Revision"/>
    <w:hidden/>
    <w:uiPriority w:val="99"/>
    <w:semiHidden/>
    <w:rsid w:val="00131600"/>
    <w:rPr>
      <w:rFonts w:eastAsia="Times New Roman" w:cs="Times New Roman"/>
      <w:szCs w:val="20"/>
    </w:rPr>
  </w:style>
  <w:style w:type="character" w:styleId="PlaceholderText">
    <w:name w:val="Placeholder Text"/>
    <w:basedOn w:val="DefaultParagraphFont"/>
    <w:uiPriority w:val="99"/>
    <w:semiHidden/>
    <w:rsid w:val="009A461C"/>
    <w:rPr>
      <w:color w:val="808080"/>
    </w:rPr>
  </w:style>
  <w:style w:type="paragraph" w:styleId="Bibliography">
    <w:name w:val="Bibliography"/>
    <w:basedOn w:val="Normal"/>
    <w:next w:val="Normal"/>
    <w:uiPriority w:val="37"/>
    <w:unhideWhenUsed/>
    <w:rsid w:val="004A501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tiff"/><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w/RWeaGz0Yj4NUSgZWU22aycbA==">CgMxLjAyCGguZ2pkZ3hzMgloLjMwajB6bGwyCWguMWZvYjl0ZTIJaC4zem55c2g3MgloLjJldDkycDAyCGgudHlqY3d0MgloLjNkeTZ2a20yCWguMXQzaDVzZjIJaC40ZDM0b2c4MgloLjJzOGV5bzEyCWguMTdkcDh2dTgAciExODI4b2NNWTg4aktZUjZmZFFZLWY4WjdWNnk0YWl6M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8</Pages>
  <Words>13518</Words>
  <Characters>7705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wedc</dc:creator>
  <cp:lastModifiedBy>sss@pdx.edu</cp:lastModifiedBy>
  <cp:revision>6</cp:revision>
  <dcterms:created xsi:type="dcterms:W3CDTF">2023-09-23T14:10:00Z</dcterms:created>
  <dcterms:modified xsi:type="dcterms:W3CDTF">2023-09-2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ESKgYUy"/&gt;&lt;style id="http://www.zotero.org/styles/apa" locale="en-US" hasBibliography="1" bibliographyStyleHasBeenSet="1"/&gt;&lt;prefs&gt;&lt;pref name="fieldType" value="Field"/&gt;&lt;/prefs&gt;&lt;/data&gt;</vt:lpwstr>
  </property>
</Properties>
</file>